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BA78A1" w:rsidRPr="00030B3A" w:rsidRDefault="00E91D8F" w:rsidP="00A75EBB">
      <w:pPr>
        <w:rPr>
          <w:rFonts w:ascii="Times New Roman" w:hAnsi="Times New Roman" w:cs="Times New Roman"/>
          <w:b/>
          <w:bCs/>
        </w:rPr>
      </w:pPr>
      <w:r w:rsidRPr="00030B3A">
        <w:rPr>
          <w:rFonts w:ascii="Times New Roman" w:hAnsi="Times New Roman" w:cs="Times New Roman"/>
          <w:b/>
          <w:bCs/>
        </w:rPr>
        <w:t xml:space="preserve">Supplementary file: </w:t>
      </w:r>
      <w:r w:rsidR="00A75EBB" w:rsidRPr="00030B3A">
        <w:rPr>
          <w:rFonts w:ascii="Times New Roman" w:hAnsi="Times New Roman" w:cs="Times New Roman"/>
          <w:b/>
          <w:bCs/>
        </w:rPr>
        <w:t>Characteristics of studies included in the current meta-analysis.</w:t>
      </w:r>
    </w:p>
    <w:p w:rsidR="00DE375F" w:rsidRPr="00030B3A" w:rsidRDefault="00DE375F">
      <w:pPr>
        <w:rPr>
          <w:rFonts w:ascii="Times New Roman" w:hAnsi="Times New Roman" w:cs="Times New Roman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82"/>
        <w:gridCol w:w="1743"/>
        <w:gridCol w:w="1203"/>
        <w:gridCol w:w="1983"/>
        <w:gridCol w:w="883"/>
        <w:gridCol w:w="576"/>
        <w:gridCol w:w="576"/>
        <w:gridCol w:w="696"/>
        <w:gridCol w:w="576"/>
        <w:gridCol w:w="576"/>
        <w:gridCol w:w="696"/>
        <w:gridCol w:w="1458"/>
      </w:tblGrid>
      <w:tr w:rsidR="00DE375F" w:rsidRPr="00030B3A" w:rsidTr="00935D78">
        <w:trPr>
          <w:trHeight w:val="254"/>
        </w:trPr>
        <w:tc>
          <w:tcPr>
            <w:tcW w:w="1035" w:type="pct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Author</w:t>
            </w:r>
            <w:r w:rsidRPr="00030B3A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Year</w:t>
            </w:r>
          </w:p>
        </w:tc>
        <w:tc>
          <w:tcPr>
            <w:tcW w:w="606" w:type="pct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ountry</w:t>
            </w:r>
          </w:p>
        </w:tc>
        <w:tc>
          <w:tcPr>
            <w:tcW w:w="419" w:type="pct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Ethnicity</w:t>
            </w:r>
          </w:p>
        </w:tc>
        <w:tc>
          <w:tcPr>
            <w:tcW w:w="689" w:type="pct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Genotyping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ource</w:t>
            </w:r>
          </w:p>
        </w:tc>
        <w:tc>
          <w:tcPr>
            <w:tcW w:w="648" w:type="pct"/>
            <w:gridSpan w:val="3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ases</w:t>
            </w:r>
          </w:p>
        </w:tc>
        <w:tc>
          <w:tcPr>
            <w:tcW w:w="648" w:type="pct"/>
            <w:gridSpan w:val="3"/>
            <w:shd w:val="clear" w:color="auto" w:fill="auto"/>
            <w:noWrap/>
            <w:vAlign w:val="bottom"/>
          </w:tcPr>
          <w:p w:rsidR="00DE375F" w:rsidRPr="00E91D8F" w:rsidRDefault="00DE375F" w:rsidP="00E91D8F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ontrols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eference</w:t>
            </w:r>
          </w:p>
        </w:tc>
      </w:tr>
      <w:tr w:rsidR="00DE375F" w:rsidRPr="00030B3A" w:rsidTr="00DE375F">
        <w:trPr>
          <w:trHeight w:val="320"/>
        </w:trPr>
        <w:tc>
          <w:tcPr>
            <w:tcW w:w="5000" w:type="pct"/>
            <w:gridSpan w:val="12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XRCC1 rs1799782</w:t>
            </w:r>
            <w:r w:rsidR="000B160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 xml:space="preserve">; </w:t>
            </w:r>
            <w:r w:rsidRPr="00030B3A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Arg194Trp</w:t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06" w:type="pct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419" w:type="pct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89" w:type="pct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08" w:type="pct"/>
            <w:shd w:val="clear" w:color="auto" w:fill="auto"/>
            <w:noWrap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202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T</w:t>
            </w:r>
          </w:p>
        </w:tc>
        <w:tc>
          <w:tcPr>
            <w:tcW w:w="202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C</w:t>
            </w:r>
          </w:p>
        </w:tc>
        <w:tc>
          <w:tcPr>
            <w:tcW w:w="244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C</w:t>
            </w:r>
          </w:p>
        </w:tc>
        <w:tc>
          <w:tcPr>
            <w:tcW w:w="202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T</w:t>
            </w:r>
          </w:p>
        </w:tc>
        <w:tc>
          <w:tcPr>
            <w:tcW w:w="202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C</w:t>
            </w:r>
          </w:p>
        </w:tc>
        <w:tc>
          <w:tcPr>
            <w:tcW w:w="244" w:type="pct"/>
            <w:shd w:val="clear" w:color="auto" w:fill="auto"/>
            <w:noWrap/>
            <w:vAlign w:val="bottom"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C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bdel-Rahman et al 200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gypt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fric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Abdel-Rahman&lt;/Author&gt;&lt;Year&gt;2000&lt;/Year&gt;&lt;RecNum&gt;17&lt;/RecNum&gt;&lt;DisplayText&gt;[1]&lt;/DisplayText&gt;&lt;record&gt;&lt;rec-number&gt;17&lt;/rec-number&gt;&lt;foreign-keys&gt;&lt;key app="EN" db-id="dp0wwre5xd0peces9aep2ts9v0vda9r9ptz5" timestamp="1744817635"&gt;17&lt;/key&gt;&lt;/foreign-keys&gt;&lt;ref-type name="Journal Article"&gt;17&lt;/ref-type&gt;&lt;contributors&gt;&lt;authors&gt;&lt;author&gt;Abdel-Rahman, Sherif Z&lt;/author&gt;&lt;author&gt;Soliman, Amr S&lt;/author&gt;&lt;author&gt;Bondy, Melissa L&lt;/author&gt;&lt;author&gt;Omar, Sherif&lt;/author&gt;&lt;author&gt;El-Badawy, Samy A&lt;/author&gt;&lt;author&gt;Khaled, Hussein M&lt;/author&gt;&lt;author&gt;Seifeldin, Ibrahim A&lt;/author&gt;&lt;author&gt;Levin, Bernard&lt;/author&gt;&lt;/authors&gt;&lt;/contributors&gt;&lt;titles&gt;&lt;title&gt;Inheritance of the 194Trp and the 399Gln variant alleles of the DNA repair gene XRCC1 are associated with increased risk of early-onset colorectal carcinoma in Egypt&lt;/title&gt;&lt;secondary-title&gt;Cancer letters&lt;/secondary-title&gt;&lt;/titles&gt;&lt;periodical&gt;&lt;full-title&gt;Cancer letters&lt;/full-title&gt;&lt;/periodical&gt;&lt;pages&gt;79-86&lt;/pages&gt;&lt;volume&gt;159&lt;/volume&gt;&lt;number&gt;1&lt;/number&gt;&lt;dates&gt;&lt;year&gt;2000&lt;/year&gt;&lt;/dates&gt;&lt;isbn&gt;0304-383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ong et al 200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Kore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Hong&lt;/Author&gt;&lt;Year&gt;2005&lt;/Year&gt;&lt;RecNum&gt;6&lt;/RecNum&gt;&lt;DisplayText&gt;[2]&lt;/DisplayText&gt;&lt;record&gt;&lt;rec-number&gt;6&lt;/rec-number&gt;&lt;foreign-keys&gt;&lt;key app="EN" db-id="dp0wwre5xd0peces9aep2ts9v0vda9r9ptz5" timestamp="1744817598"&gt;6&lt;/key&gt;&lt;/foreign-keys&gt;&lt;ref-type name="Journal Article"&gt;17&lt;/ref-type&gt;&lt;contributors&gt;&lt;authors&gt;&lt;author&gt;Hong, Y. C.&lt;/author&gt;&lt;author&gt;Lee, K. H.&lt;/author&gt;&lt;author&gt;Kim, W. C.&lt;/author&gt;&lt;author&gt;Choi, S. K.&lt;/author&gt;&lt;author&gt;Woo, Z. H.&lt;/author&gt;&lt;author&gt;Shin, S. K.&lt;/author&gt;&lt;author&gt;Kim, H.&lt;/author&gt;&lt;/authors&gt;&lt;/contributors&gt;&lt;auth-address&gt;Department of Preventive Medicine, Seoul National University College of Medicine, Seoul, South Korea.&lt;/auth-address&gt;&lt;titles&gt;&lt;title&gt;Polymorphisms of XRCC1 gene, alcohol consumption and colorectal cancer&lt;/title&gt;&lt;secondary-title&gt;Int J Cancer&lt;/secondary-title&gt;&lt;/titles&gt;&lt;periodical&gt;&lt;full-title&gt;Int J Cancer&lt;/full-title&gt;&lt;/periodical&gt;&lt;pages&gt;428-32&lt;/pages&gt;&lt;volume&gt;116&lt;/volume&gt;&lt;number&gt;3&lt;/number&gt;&lt;edition&gt;2005/04/01&lt;/edition&gt;&lt;keywords&gt;&lt;keyword&gt;Aged&lt;/keyword&gt;&lt;keyword&gt;Alcohol Drinking/*adverse effects&lt;/keyword&gt;&lt;keyword&gt;Case-Control Studies&lt;/keyword&gt;&lt;keyword&gt;Colorectal Neoplasms/*etiology/*genetics&lt;/keyword&gt;&lt;keyword&gt;DNA Repair&lt;/keyword&gt;&lt;keyword&gt;DNA-Binding Proteins/*genetics&lt;/keyword&gt;&lt;keyword&gt;Female&lt;/keyword&gt;&lt;keyword&gt;*Genetic Predisposition to Disease&lt;/keyword&gt;&lt;keyword&gt;Humans&lt;/keyword&gt;&lt;keyword&gt;Male&lt;/keyword&gt;&lt;keyword&gt;Middle Aged&lt;/keyword&gt;&lt;keyword&gt;Odds Ratio&lt;/keyword&gt;&lt;keyword&gt;*Polymorphism, Single Nucleotide&lt;/keyword&gt;&lt;keyword&gt;Risk Factors&lt;/keyword&gt;&lt;keyword&gt;X-ray Repair Cross Complementing Protein 1&lt;/keyword&gt;&lt;/keywords&gt;&lt;dates&gt;&lt;year&gt;2005&lt;/year&gt;&lt;pub-dates&gt;&lt;date&gt;Sep 1&lt;/date&gt;&lt;/pub-dates&gt;&lt;/dates&gt;&lt;isbn&gt;0020-7136 (Print)&amp;#xD;0020-7136 (Linking)&lt;/isbn&gt;&lt;accession-num&gt;15800946&lt;/accession-num&gt;&lt;urls&gt;&lt;related-urls&gt;&lt;url&gt;https://www.ncbi.nlm.nih.gov/pubmed/15800946&lt;/url&gt;&lt;/related-urls&gt;&lt;/urls&gt;&lt;electronic-resource-num&gt;10.1002/ijc.21019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2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oreno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pain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PEX microarray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77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Moreno&lt;/Author&gt;&lt;Year&gt;2006&lt;/Year&gt;&lt;RecNum&gt;4&lt;/RecNum&gt;&lt;DisplayText&gt;[3]&lt;/DisplayText&gt;&lt;record&gt;&lt;rec-number&gt;4&lt;/rec-number&gt;&lt;foreign-keys&gt;&lt;key app="EN" db-id="dp0wwre5xd0peces9aep2ts9v0vda9r9ptz5" timestamp="1744817598"&gt;4&lt;/key&gt;&lt;/foreign-keys&gt;&lt;ref-type name="Journal Article"&gt;17&lt;/ref-type&gt;&lt;contributors&gt;&lt;authors&gt;&lt;author&gt;Moreno, V.&lt;/author&gt;&lt;author&gt;Gemignani, F.&lt;/author&gt;&lt;author&gt;Landi, S.&lt;/author&gt;&lt;author&gt;Gioia-Patricola, L.&lt;/author&gt;&lt;author&gt;Chabrier, A.&lt;/author&gt;&lt;author&gt;Blanco, I.&lt;/author&gt;&lt;author&gt;Gonzalez, S.&lt;/author&gt;&lt;author&gt;Guino, E.&lt;/author&gt;&lt;author&gt;Capella, G.&lt;/author&gt;&lt;author&gt;Canzian, F.&lt;/author&gt;&lt;/authors&gt;&lt;/contributors&gt;&lt;auth-address&gt;Institut d&amp;apos;Investigacio Biomedica de Bellvitge, Institut Catala d&amp;apos;Oncologia, Hospitalet, Barcelona, Spain.&lt;/auth-address&gt;&lt;titles&gt;&lt;title&gt;Polymorphisms in genes of nucleotide and base excision repair: risk and prognosis of colorectal cancer&lt;/title&gt;&lt;secondary-title&gt;Clin Cancer Res&lt;/secondary-title&gt;&lt;/titles&gt;&lt;periodical&gt;&lt;full-title&gt;Clin Cancer Res&lt;/full-title&gt;&lt;/periodical&gt;&lt;pages&gt;2101-8&lt;/pages&gt;&lt;volume&gt;12&lt;/volume&gt;&lt;number&gt;7 Pt 1&lt;/number&gt;&lt;edition&gt;2006/04/13&lt;/edition&gt;&lt;keywords&gt;&lt;keyword&gt;Adenocarcinoma/diagnosis/*genetics/therapy&lt;/keyword&gt;&lt;keyword&gt;Age Factors&lt;/keyword&gt;&lt;keyword&gt;Colorectal Neoplasms/diagnosis/*genetics/therapy&lt;/keyword&gt;&lt;keyword&gt;*DNA Repair&lt;/keyword&gt;&lt;keyword&gt;Follow-Up Studies&lt;/keyword&gt;&lt;keyword&gt;Genotype&lt;/keyword&gt;&lt;keyword&gt;Humans&lt;/keyword&gt;&lt;keyword&gt;Oligonucleotide Array Sequence Analysis/methods&lt;/keyword&gt;&lt;keyword&gt;Polymorphism, Single Nucleotide/*genetics&lt;/keyword&gt;&lt;keyword&gt;Prognosis&lt;/keyword&gt;&lt;keyword&gt;Retrospective Studies&lt;/keyword&gt;&lt;keyword&gt;Risk Factors&lt;/keyword&gt;&lt;keyword&gt;Survival Rate&lt;/keyword&gt;&lt;/keywords&gt;&lt;dates&gt;&lt;year&gt;2006&lt;/year&gt;&lt;pub-dates&gt;&lt;date&gt;Apr 1&lt;/date&gt;&lt;/pub-dates&gt;&lt;/dates&gt;&lt;isbn&gt;1078-0432 (Print)&amp;#xD;1078-0432 (Linking)&lt;/isbn&gt;&lt;accession-num&gt;16609022&lt;/accession-num&gt;&lt;urls&gt;&lt;related-urls&gt;&lt;url&gt;https://www.ncbi.nlm.nih.gov/pubmed/16609022&lt;/url&gt;&lt;/related-urls&gt;&lt;/urls&gt;&lt;electronic-resource-num&gt;10.1158/1078-0432.CCR-05-1363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3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kjelbred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Norway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5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2plbGJyZWQ8L0F1dGhvcj48WWVhcj4yMDA2PC9ZZWFy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2plbGJyZWQ8L0F1dGhvcj48WWVhcj4yMDA2PC9ZZWFy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4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tern et al 200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ingapore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6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8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VybjwvQXV0aG9yPjxZZWFyPjIwMDc8L1llYXI+PFJl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VybjwvQXV0aG9yPjxZZWFyPjIwMDc8L1llYXI+PFJl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5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mprota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taly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Improta&lt;/Author&gt;&lt;Year&gt;2008&lt;/Year&gt;&lt;RecNum&gt;13&lt;/RecNum&gt;&lt;DisplayText&gt;[6]&lt;/DisplayText&gt;&lt;record&gt;&lt;rec-number&gt;13&lt;/rec-number&gt;&lt;foreign-keys&gt;&lt;key app="EN" db-id="dp0wwre5xd0peces9aep2ts9v0vda9r9ptz5" timestamp="1744817634"&gt;13&lt;/key&gt;&lt;/foreign-keys&gt;&lt;ref-type name="Journal Article"&gt;17&lt;/ref-type&gt;&lt;contributors&gt;&lt;authors&gt;&lt;author&gt;Improta, Giuseppina&lt;/author&gt;&lt;author&gt;Sgambato, Alessandro&lt;/author&gt;&lt;author&gt;Bianchino, Gabriella&lt;/author&gt;&lt;author&gt;Zupa, Angela&lt;/author&gt;&lt;author&gt;Grieco, Vitina&lt;/author&gt;&lt;author&gt;La Torre, Giuseppe&lt;/author&gt;&lt;author&gt;Traficante, Antonio&lt;/author&gt;&lt;author&gt;Cittadini, Achille&lt;/author&gt;&lt;/authors&gt;&lt;/contributors&gt;&lt;titles&gt;&lt;title&gt;Polymorphisms of the DNA repair genes XRCC1 and XRCC3 and risk of lung and colorectal cancer: a case-control study in a Southern Italian population&lt;/title&gt;&lt;secondary-title&gt;Anticancer Research&lt;/secondary-title&gt;&lt;/titles&gt;&lt;periodical&gt;&lt;full-title&gt;Anticancer Research&lt;/full-title&gt;&lt;/periodical&gt;&lt;pages&gt;2941-2946&lt;/pages&gt;&lt;volume&gt;28&lt;/volume&gt;&lt;number&gt;5B&lt;/number&gt;&lt;dates&gt;&lt;year&gt;2008&lt;/year&gt;&lt;/dates&gt;&lt;isbn&gt;0250-700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6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liwinski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oland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Sliwinski&lt;/Author&gt;&lt;Year&gt;2008&lt;/Year&gt;&lt;RecNum&gt;14&lt;/RecNum&gt;&lt;DisplayText&gt;[7]&lt;/DisplayText&gt;&lt;record&gt;&lt;rec-number&gt;14&lt;/rec-number&gt;&lt;foreign-keys&gt;&lt;key app="EN" db-id="dp0wwre5xd0peces9aep2ts9v0vda9r9ptz5" timestamp="1744817634"&gt;14&lt;/key&gt;&lt;/foreign-keys&gt;&lt;ref-type name="Journal Article"&gt;17&lt;/ref-type&gt;&lt;contributors&gt;&lt;authors&gt;&lt;author&gt;Sliwinski, T&lt;/author&gt;&lt;author&gt;Krupa, Renata&lt;/author&gt;&lt;author&gt;Wisniewska-Jarosinska, M&lt;/author&gt;&lt;author&gt;Lech, Justyna&lt;/author&gt;&lt;author&gt;Morawiec, Zbigniew&lt;/author&gt;&lt;author&gt;Chojnacki, Jan&lt;/author&gt;&lt;author&gt;Blasiak, J&lt;/author&gt;&lt;/authors&gt;&lt;/contributors&gt;&lt;titles&gt;&lt;title&gt;No association between the Arg194Trp and Arg399Gln polymorphisms of the XRCC1 gene and colorectal cancer risk and progression in a Polish population&lt;/title&gt;&lt;secondary-title&gt;Experimental Oncology&lt;/secondary-title&gt;&lt;/titles&gt;&lt;periodical&gt;&lt;full-title&gt;Experimental Oncology&lt;/full-title&gt;&lt;/periodical&gt;&lt;pages&gt;253-254&lt;/pages&gt;&lt;volume&gt;30&lt;/volume&gt;&lt;number&gt;3&lt;/number&gt;&lt;dates&gt;&lt;year&gt;2008&lt;/year&gt;&lt;/dates&gt;&lt;isbn&gt;1812-9269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7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ardini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zech Republic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hideMark/>
          </w:tcPr>
          <w:p w:rsidR="00DE375F" w:rsidRPr="00030B3A" w:rsidRDefault="00DE375F" w:rsidP="00DE375F">
            <w:pPr>
              <w:rPr>
                <w:rFonts w:ascii="Times New Roman" w:hAnsi="Times New Roman" w:cs="Times New Roman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5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6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JkaW5pPC9BdXRob3I+PFllYXI+MjAwODwvWWVhcj48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JkaW5pPC9BdXRob3I+PFllYXI+MjAwODwvWWVhcj48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8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urtin et al 2009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hideMark/>
          </w:tcPr>
          <w:p w:rsidR="00DE375F" w:rsidRPr="00030B3A" w:rsidRDefault="00DE375F" w:rsidP="00DE375F">
            <w:pPr>
              <w:rPr>
                <w:rFonts w:ascii="Times New Roman" w:hAnsi="Times New Roman" w:cs="Times New Roman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6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2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9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57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revik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hideMark/>
          </w:tcPr>
          <w:p w:rsidR="00DE375F" w:rsidRPr="00030B3A" w:rsidRDefault="00DE375F" w:rsidP="00DE375F">
            <w:pPr>
              <w:rPr>
                <w:rFonts w:ascii="Times New Roman" w:hAnsi="Times New Roman" w:cs="Times New Roman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6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hyperlink r:id="rId4" w:history="1">
              <w:r w:rsidRPr="00030B3A">
                <w:rPr>
                  <w:rFonts w:ascii="Times New Roman" w:hAnsi="Times New Roman" w:cs="Times New Roman"/>
                </w:rPr>
                <w:fldChar w:fldCharType="begin"/>
              </w:r>
              <w:r w:rsidRPr="00030B3A">
                <w:rPr>
                  <w:rFonts w:ascii="Times New Roman" w:hAnsi="Times New Roman" w:cs="Times New Roman"/>
                </w:rPr>
                <w:instrText xml:space="preserve"> ADDIN EN.CITE &lt;EndNote&gt;&lt;Cite&gt;&lt;Author&gt;Brevik&lt;/Author&gt;&lt;Year&gt;2010&lt;/Year&gt;&lt;RecNum&gt;12&lt;/RecNum&gt;&lt;DisplayText&gt;[10]&lt;/DisplayText&gt;&lt;record&gt;&lt;rec-number&gt;12&lt;/rec-number&gt;&lt;foreign-keys&gt;&lt;key app="EN" db-id="dp0wwre5xd0peces9aep2ts9v0vda9r9ptz5" timestamp="1744817634"&gt;12&lt;/key&gt;&lt;/foreign-keys&gt;&lt;ref-type name="Journal Article"&gt;17&lt;/ref-type&gt;&lt;contributors&gt;&lt;authors&gt;&lt;author&gt;Brevik, Asgeir&lt;/author&gt;&lt;author&gt;Joshi, Amit D&lt;/author&gt;&lt;author&gt;Corral, Román&lt;/author&gt;&lt;author&gt;Onland-Moret, N Charlotte&lt;/author&gt;&lt;author&gt;Siegmund, Kimberly D&lt;/author&gt;&lt;author&gt;Le Marchand, Loïc&lt;/author&gt;&lt;author&gt;Baron, John A&lt;/author&gt;&lt;author&gt;Martinez, Maria Elena&lt;/author&gt;&lt;author&gt;Haile, Robert W&lt;/author&gt;&lt;author&gt;Ahnen, Dennis J&lt;/author&gt;&lt;/authors&gt;&lt;/contributors&gt;&lt;titles&gt;&lt;title&gt;Polymorphisms in base excision repair genes as colorectal cancer risk factors and modifiers of the effect of diets high in red meat&lt;/title&gt;&lt;secondary-title&gt;Cancer epidemiology, biomarkers &amp;amp; prevention&lt;/secondary-title&gt;&lt;/titles&gt;&lt;periodical&gt;&lt;full-title&gt;Cancer epidemiology, biomarkers &amp;amp; prevention&lt;/full-title&gt;&lt;/periodical&gt;&lt;pages&gt;3167-3173&lt;/pages&gt;&lt;volume&gt;19&lt;/volume&gt;&lt;number&gt;12&lt;/number&gt;&lt;dates&gt;&lt;year&gt;2010&lt;/year&gt;&lt;/dates&gt;&lt;isbn&gt;1055-9965&lt;/isbn&gt;&lt;urls&gt;&lt;/urls&gt;&lt;/record&gt;&lt;/Cite&gt;&lt;/EndNote&gt;</w:instrText>
              </w:r>
              <w:r w:rsidRPr="00030B3A">
                <w:rPr>
                  <w:rFonts w:ascii="Times New Roman" w:hAnsi="Times New Roman" w:cs="Times New Roman"/>
                </w:rPr>
                <w:fldChar w:fldCharType="separate"/>
              </w:r>
              <w:r w:rsidRPr="00030B3A">
                <w:rPr>
                  <w:rFonts w:ascii="Times New Roman" w:hAnsi="Times New Roman" w:cs="Times New Roman"/>
                  <w:noProof/>
                </w:rPr>
                <w:t>[10]</w:t>
              </w:r>
              <w:r w:rsidRPr="00030B3A">
                <w:rPr>
                  <w:rFonts w:ascii="Times New Roman" w:hAnsi="Times New Roman" w:cs="Times New Roman"/>
                </w:rPr>
                <w:fldChar w:fldCharType="end"/>
              </w:r>
              <w:r w:rsidRPr="00030B3A">
                <w:rPr>
                  <w:rFonts w:ascii="Times New Roman" w:eastAsia="Times New Roman" w:hAnsi="Times New Roman" w:cs="Times New Roman"/>
                  <w:color w:val="0000FF"/>
                  <w:u w:val="single"/>
                  <w:lang w:eastAsia="en-IN"/>
                </w:rPr>
                <w:t xml:space="preserve"> </w:t>
              </w:r>
            </w:hyperlink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sur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1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ustr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3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Hc3VyPC9BdXRob3I+PFllYXI+MjAxMTwvWWVhcj48UmVj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Hc3VyPC9BdXRob3I+PFllYXI+MjAxMTwvWWVhcj48UmVj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1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uniz-Mendoza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xico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dW5pei1NZW5kb3phPC9BdXRob3I+PFllYXI+MjAxMjwv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dW5pei1NZW5kb3phPC9BdXRob3I+PFllYXI+MjAxMjwv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2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Yin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Japan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68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hyperlink r:id="rId5" w:history="1">
              <w:r w:rsidRPr="00030B3A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aW48L0F1dGhvcj48WWVhcj4yMDEyPC9ZZWFyPjxSZWNO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</w:fldData>
                </w:fldChar>
              </w:r>
              <w:r w:rsidRPr="00030B3A">
                <w:rPr>
                  <w:rFonts w:ascii="Times New Roman" w:hAnsi="Times New Roman" w:cs="Times New Roman"/>
                </w:rPr>
                <w:instrText xml:space="preserve"> ADDIN EN.CITE </w:instrText>
              </w:r>
              <w:r w:rsidRPr="00030B3A">
                <w:rPr>
                  <w:rFonts w:ascii="Times New Roman" w:hAnsi="Times New Roman" w:cs="Times New Roman"/>
                </w:rPr>
                <w:fldChar w:fldCharType="begin">
                  <w:fldData xml:space="preserve">PEVuZE5vdGU+PENpdGU+PEF1dGhvcj5ZaW48L0F1dGhvcj48WWVhcj4yMDEyPC9ZZWFyPjxSZWNO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</w:fldData>
                </w:fldChar>
              </w:r>
              <w:r w:rsidRPr="00030B3A">
                <w:rPr>
                  <w:rFonts w:ascii="Times New Roman" w:hAnsi="Times New Roman" w:cs="Times New Roman"/>
                </w:rPr>
                <w:instrText xml:space="preserve"> ADDIN EN.CITE.DATA </w:instrText>
              </w:r>
              <w:r w:rsidRPr="00030B3A">
                <w:rPr>
                  <w:rFonts w:ascii="Times New Roman" w:hAnsi="Times New Roman" w:cs="Times New Roman"/>
                </w:rPr>
              </w:r>
              <w:r w:rsidRPr="00030B3A">
                <w:rPr>
                  <w:rFonts w:ascii="Times New Roman" w:hAnsi="Times New Roman" w:cs="Times New Roman"/>
                </w:rPr>
                <w:fldChar w:fldCharType="end"/>
              </w:r>
              <w:r w:rsidRPr="00030B3A">
                <w:rPr>
                  <w:rFonts w:ascii="Times New Roman" w:hAnsi="Times New Roman" w:cs="Times New Roman"/>
                </w:rPr>
                <w:fldChar w:fldCharType="separate"/>
              </w:r>
              <w:r w:rsidRPr="00030B3A">
                <w:rPr>
                  <w:rFonts w:ascii="Times New Roman" w:hAnsi="Times New Roman" w:cs="Times New Roman"/>
                  <w:noProof/>
                </w:rPr>
                <w:t>[13]</w:t>
              </w:r>
              <w:r w:rsidRPr="00030B3A">
                <w:rPr>
                  <w:rFonts w:ascii="Times New Roman" w:hAnsi="Times New Roman" w:cs="Times New Roman"/>
                </w:rPr>
                <w:fldChar w:fldCharType="end"/>
              </w:r>
              <w:r w:rsidRPr="00030B3A">
                <w:rPr>
                  <w:rFonts w:ascii="Times New Roman" w:eastAsia="Times New Roman" w:hAnsi="Times New Roman" w:cs="Times New Roman"/>
                  <w:color w:val="0000FF"/>
                  <w:u w:val="single"/>
                  <w:lang w:eastAsia="en-IN"/>
                </w:rPr>
                <w:t xml:space="preserve">                   </w:t>
              </w:r>
            </w:hyperlink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il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oland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Gil&lt;/Author&gt;&lt;Year&gt;2012&lt;/Year&gt;&lt;RecNum&gt;11&lt;/RecNum&gt;&lt;DisplayText&gt;[14]&lt;/DisplayText&gt;&lt;record&gt;&lt;rec-number&gt;11&lt;/rec-number&gt;&lt;foreign-keys&gt;&lt;key app="EN" db-id="dp0wwre5xd0peces9aep2ts9v0vda9r9ptz5" timestamp="1744817634"&gt;11&lt;/key&gt;&lt;/foreign-keys&gt;&lt;ref-type name="Journal Article"&gt;17&lt;/ref-type&gt;&lt;contributors&gt;&lt;authors&gt;&lt;author&gt;Gil, J.&lt;/author&gt;&lt;author&gt;Ramsey, D.&lt;/author&gt;&lt;author&gt;Stembalska, A.&lt;/author&gt;&lt;author&gt;Karpinski, P.&lt;/author&gt;&lt;author&gt;Pesz, K. A.&lt;/author&gt;&lt;author&gt;Laczmanska, I.&lt;/author&gt;&lt;author&gt;Leszczynski, P.&lt;/author&gt;&lt;author&gt;Grzebieniak, Z.&lt;/author&gt;&lt;author&gt;Sasiadek, M. M.&lt;/author&gt;&lt;/authors&gt;&lt;/contributors&gt;&lt;auth-address&gt;Department of Genetics, Medical University of Wroclaw, Marcinkowskiego 1, 50-368, Wroclaw, Poland. justyna@gen.am.wroc.pl&lt;/auth-address&gt;&lt;titles&gt;&lt;title&gt;The C/A polymorphism in intron 11 of the XPC gene plays a crucial role in the modulation of an individual&amp;apos;s susceptibility to sporadic colorectal cancer&lt;/title&gt;&lt;secondary-title&gt;Mol Biol Rep&lt;/secondary-title&gt;&lt;/titles&gt;&lt;periodical&gt;&lt;full-title&gt;Mol Biol Rep&lt;/full-title&gt;&lt;/periodical&gt;&lt;pages&gt;527-34&lt;/pages&gt;&lt;volume&gt;39&lt;/volume&gt;&lt;number&gt;1&lt;/number&gt;&lt;edition&gt;2011/05/12&lt;/edition&gt;&lt;keywords&gt;&lt;keyword&gt;Colorectal Neoplasms/*genetics&lt;/keyword&gt;&lt;keyword&gt;DNA Repair/*genetics&lt;/keyword&gt;&lt;keyword&gt;DNA-Binding Proteins/*genetics&lt;/keyword&gt;&lt;keyword&gt;Gene Frequency&lt;/keyword&gt;&lt;keyword&gt;Genetic Predisposition to Disease/*genetics&lt;/keyword&gt;&lt;keyword&gt;Genotype&lt;/keyword&gt;&lt;keyword&gt;Humans&lt;/keyword&gt;&lt;keyword&gt;Introns/genetics&lt;/keyword&gt;&lt;keyword&gt;Polymerase Chain Reaction&lt;/keyword&gt;&lt;keyword&gt;Polymorphism, Restriction Fragment Length&lt;/keyword&gt;&lt;keyword&gt;Polymorphism, Single Nucleotide/genetics&lt;/keyword&gt;&lt;/keywords&gt;&lt;dates&gt;&lt;year&gt;2012&lt;/year&gt;&lt;pub-dates&gt;&lt;date&gt;Jan&lt;/date&gt;&lt;/pub-dates&gt;&lt;/dates&gt;&lt;isbn&gt;1573-4978 (Electronic)&amp;#xD;0301-4851 (Linking)&lt;/isbn&gt;&lt;accession-num&gt;21559836&lt;/accession-num&gt;&lt;urls&gt;&lt;related-urls&gt;&lt;url&gt;https://www.ncbi.nlm.nih.gov/pubmed/21559836&lt;/url&gt;&lt;/related-urls&gt;&lt;/urls&gt;&lt;electronic-resource-num&gt;10.1007/s11033-011-0767-5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4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Li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6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8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M8L1llYXI+PFJlY051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M8L1llYXI+PFJlY051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rzybylowska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oland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5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cnp5Ynlsb3dza2E8L0F1dGhvcj48WWVhcj4yMDEzPC9Z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Qcnp5Ynlsb3dza2E8L0F1dGhvcj48WWVhcj4yMDEzPC9Z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5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ao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Gao&lt;/Author&gt;&lt;Year&gt;2013&lt;/Year&gt;&lt;RecNum&gt;22&lt;/RecNum&gt;&lt;DisplayText&gt;[16]&lt;/DisplayText&gt;&lt;record&gt;&lt;rec-number&gt;22&lt;/rec-number&gt;&lt;foreign-keys&gt;&lt;key app="EN" db-id="dp0wwre5xd0peces9aep2ts9v0vda9r9ptz5" timestamp="1744817635"&gt;22&lt;/key&gt;&lt;/foreign-keys&gt;&lt;ref-type name="Journal Article"&gt;17&lt;/ref-type&gt;&lt;contributors&gt;&lt;authors&gt;&lt;author&gt;Gao, Chang-Ming&lt;/author&gt;&lt;author&gt;Ding, Jian-Hua&lt;/author&gt;&lt;author&gt;Li, Su-Ping&lt;/author&gt;&lt;author&gt;Liu, Yan-Ting&lt;/author&gt;&lt;author&gt;Cao, Hai-Xia&lt;/author&gt;&lt;author&gt;Wu, Jian-Zhong&lt;/author&gt;&lt;author&gt;Tang, Jin-Hai&lt;/author&gt;&lt;author&gt;Tajima, Kazuo&lt;/author&gt;&lt;/authors&gt;&lt;/contributors&gt;&lt;titles&gt;&lt;title&gt;Polymorphisms in XRCC1 gene, alcohol drinking, and risk of colorectal cancer: a case-control study in Jiangsu Province of China&lt;/title&gt;&lt;secondary-title&gt;Asian Pacific journal of cancer prevention&lt;/secondary-title&gt;&lt;/titles&gt;&lt;periodical&gt;&lt;full-title&gt;Asian Pacific journal of cancer prevention&lt;/full-title&gt;&lt;/periodical&gt;&lt;pages&gt;6613-6618&lt;/pages&gt;&lt;volume&gt;14&lt;/volume&gt;&lt;number&gt;11&lt;/number&gt;&lt;dates&gt;&lt;year&gt;2013&lt;/year&gt;&lt;/dates&gt;&lt;isbn&gt;1513-736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6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Dai et al 201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MLDR</w:t>
            </w:r>
            <w:proofErr w:type="spellEnd"/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EYWk8L0F1dGhvcj48WWVhcj4yMDE1PC9ZZWFyPjxSZWNO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EYWk8L0F1dGhvcj48WWVhcj4yMDE1PC9ZZWFyPjxSZWNO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7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uang et al 201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7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FuZzwvQXV0aG9yPjxZZWFyPjIwMTU8L1llYXI+PFJl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FuZzwvQXV0aG9yPjxZZWFyPjIwMTU8L1llYXI+PFJl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8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Nissar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nd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8</w:t>
            </w:r>
          </w:p>
        </w:tc>
        <w:tc>
          <w:tcPr>
            <w:tcW w:w="646" w:type="pct"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/>
            </w:r>
            <w:r w:rsidRPr="00030B3A">
              <w:rPr>
                <w:rFonts w:ascii="Times New Roman" w:hAnsi="Times New Roman" w:cs="Times New Roman"/>
              </w:rPr>
              <w:instrText xml:space="preserve"> ADDIN EN.CITE &lt;EndNote&gt;&lt;Cite&gt;&lt;Author&gt;Nissar&lt;/Author&gt;&lt;Year&gt;2015&lt;/Year&gt;&lt;RecNum&gt;23&lt;/RecNum&gt;&lt;DisplayText&gt;[19]&lt;/DisplayText&gt;&lt;record&gt;&lt;rec-number&gt;23&lt;/rec-number&gt;&lt;foreign-keys&gt;&lt;key app="EN" db-id="dp0wwre5xd0peces9aep2ts9v0vda9r9ptz5" timestamp="1744817635"&gt;23&lt;/key&gt;&lt;/foreign-keys&gt;&lt;ref-type name="Journal Article"&gt;17&lt;/ref-type&gt;&lt;contributors&gt;&lt;authors&gt;&lt;author&gt;Nissar, S.&lt;/author&gt;&lt;author&gt;Sameer, A. S.&lt;/author&gt;&lt;author&gt;Rasool, R.&lt;/author&gt;&lt;author&gt;Chowdri, N. A.&lt;/author&gt;&lt;author&gt;Rashid, F.&lt;/author&gt;&lt;/authors&gt;&lt;/contributors&gt;&lt;auth-address&gt;Department of Biochemistry, University of Kashmir, Hazratbal, India E-mail : rashid.fouzia@gmail.com.&lt;/auth-address&gt;&lt;titles&gt;&lt;title&gt;Polymorphism of the DNA Repair Gene XRCC1 (Arg194Trp) and its role in Colorectal Cancer in Kashmiri Population: a Case Control Study&lt;/title&gt;&lt;secondary-title&gt;Asian Pac J Cancer Prev&lt;/secondary-title&gt;&lt;/titles&gt;&lt;periodical&gt;&lt;full-title&gt;Asian Pac J Cancer Prev&lt;/full-title&gt;&lt;/periodical&gt;&lt;pages&gt;6385-90&lt;/pages&gt;&lt;volume&gt;16&lt;/volume&gt;&lt;number&gt;15&lt;/number&gt;&lt;edition&gt;2015/10/06&lt;/edition&gt;&lt;keywords&gt;&lt;keyword&gt;Case-Control Studies&lt;/keyword&gt;&lt;keyword&gt;Colorectal Neoplasms/*genetics&lt;/keyword&gt;&lt;keyword&gt;DNA Repair/*genetics&lt;/keyword&gt;&lt;keyword&gt;DNA-Binding Proteins/*genetics&lt;/keyword&gt;&lt;keyword&gt;Female&lt;/keyword&gt;&lt;keyword&gt;Heterozygote&lt;/keyword&gt;&lt;keyword&gt;Homozygote&lt;/keyword&gt;&lt;keyword&gt;Humans&lt;/keyword&gt;&lt;keyword&gt;India&lt;/keyword&gt;&lt;keyword&gt;Male&lt;/keyword&gt;&lt;keyword&gt;Middle Aged&lt;/keyword&gt;&lt;keyword&gt;Polymorphism, Single Nucleotide&lt;/keyword&gt;&lt;keyword&gt;Risk Factors&lt;/keyword&gt;&lt;keyword&gt;X-ray Repair Cross Complementing Protein 1&lt;/keyword&gt;&lt;/keywords&gt;&lt;dates&gt;&lt;year&gt;2015&lt;/year&gt;&lt;/dates&gt;&lt;isbn&gt;2476-762X (Electronic)&amp;#xD;1513-7368 (Linking)&lt;/isbn&gt;&lt;accession-num&gt;26434847&lt;/accession-num&gt;&lt;urls&gt;&lt;related-urls&gt;&lt;url&gt;https://www.ncbi.nlm.nih.gov/pubmed/26434847&lt;/url&gt;&lt;/related-urls&gt;&lt;/urls&gt;&lt;electronic-resource-num&gt;10.7314/apjcp.2015.16.15.6385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19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Lau et al 201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alays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3</w:t>
            </w:r>
          </w:p>
        </w:tc>
        <w:tc>
          <w:tcPr>
            <w:tcW w:w="646" w:type="pct"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MYXU8L0F1dGhvcj48WWVhcj4yMDE3PC9ZZWFyPjxSZWNO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MYXU8L0F1dGhvcj48WWVhcj4yMDE3PC9ZZWFyPjxSZWNO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20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Fouad et al 201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gypt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fric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4</w:t>
            </w:r>
          </w:p>
        </w:tc>
        <w:tc>
          <w:tcPr>
            <w:tcW w:w="646" w:type="pct"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  <w:fldChar w:fldCharType="begin"/>
            </w:r>
            <w:r w:rsidRPr="00030B3A"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  <w:instrText xml:space="preserve"> ADDIN EN.CITE &lt;EndNote&gt;&lt;Cite&gt;&lt;Author&gt;Fouad&lt;/Author&gt;&lt;Year&gt;2017&lt;/Year&gt;&lt;RecNum&gt;82&lt;/RecNum&gt;&lt;DisplayText&gt;[21]&lt;/DisplayText&gt;&lt;record&gt;&lt;rec-number&gt;82&lt;/rec-number&gt;&lt;foreign-keys&gt;&lt;key app="EN" db-id="dp0wwre5xd0peces9aep2ts9v0vda9r9ptz5" timestamp="1745024622"&gt;82&lt;/key&gt;&lt;/foreign-keys&gt;&lt;ref-type name="Journal Article"&gt;17&lt;/ref-type&gt;&lt;contributors&gt;&lt;authors&gt;&lt;author&gt;Fouad, H&lt;/author&gt;&lt;author&gt;Sabry, D&lt;/author&gt;&lt;author&gt;Morsi, H&lt;/author&gt;&lt;author&gt;Shehab, H&lt;/author&gt;&lt;author&gt;Abuzaid, N. F&lt;/author&gt;&lt;/authors&gt;&lt;/contributors&gt;&lt;auth-address&gt;Department of Biochemistry, Cairo University School of Medicine, Cairo, Egypt.&amp;#xD;Department of Pharmacology, Hail University College of Pharmacy, Hail, Saudi Arabia.&amp;#xD;Department of Tropical Medicine and Gastroenterology, Cairo University School of Medicine, Cairo, Egypt.&lt;/auth-address&gt;&lt;titles&gt;&lt;title&gt;XRCC1 Gene Polymorphisms and miR-21 Expression in Patients with Colorectal Carcinoma&lt;/title&gt;&lt;secondary-title&gt;Eurasian J Med&lt;/secondary-title&gt;&lt;/titles&gt;&lt;periodical&gt;&lt;full-title&gt;Eurasian J Med&lt;/full-title&gt;&lt;/periodical&gt;&lt;pages&gt;132-136&lt;/pages&gt;&lt;volume&gt;49&lt;/volume&gt;&lt;number&gt;2&lt;/number&gt;&lt;keywords&gt;&lt;keyword&gt;Colorectal cancer&lt;/keyword&gt;&lt;keyword&gt;DNA repair&lt;/keyword&gt;&lt;keyword&gt;Xrcc1&lt;/keyword&gt;&lt;keyword&gt;miRNA-21&lt;/keyword&gt;&lt;keyword&gt;single nucleotide polymorphisms&lt;/keyword&gt;&lt;/keywords&gt;&lt;dates&gt;&lt;year&gt;2017&lt;/year&gt;&lt;pub-dates&gt;&lt;date&gt;Jun&lt;/date&gt;&lt;/pub-dates&gt;&lt;/dates&gt;&lt;isbn&gt;1308-8734 (Print)&amp;#xD;1308-8734&lt;/isbn&gt;&lt;accession-num&gt;28638257&lt;/accession-num&gt;&lt;urls&gt;&lt;/urls&gt;&lt;custom1&gt;Conflict of Interest: No conflict of interest was declared by the authors.&lt;/custom1&gt;&lt;custom2&gt;PMC5469840&lt;/custom2&gt;&lt;electronic-resource-num&gt;10.5152/eurasianjmed.2017.17021&lt;/electronic-resource-num&gt;&lt;remote-database-provider&gt;NLM&lt;/remote-database-provider&gt;&lt;language&gt;eng&lt;/language&gt;&lt;/record&gt;&lt;/Cite&gt;&lt;/EndNote&gt;</w:instrText>
            </w:r>
            <w:r w:rsidRPr="00030B3A"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  <w:fldChar w:fldCharType="separate"/>
            </w:r>
            <w:r w:rsidRPr="00030B3A">
              <w:rPr>
                <w:rFonts w:ascii="Times New Roman" w:eastAsia="Times New Roman" w:hAnsi="Times New Roman" w:cs="Times New Roman"/>
                <w:noProof/>
                <w:color w:val="0000FF"/>
                <w:u w:val="single"/>
                <w:lang w:eastAsia="en-IN"/>
              </w:rPr>
              <w:t>[21]</w:t>
            </w:r>
            <w:r w:rsidRPr="00030B3A"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za-Espinoza et al 202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xico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3</w:t>
            </w:r>
          </w:p>
        </w:tc>
        <w:tc>
          <w:tcPr>
            <w:tcW w:w="646" w:type="pct"/>
            <w:vAlign w:val="bottom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u w:val="single"/>
                <w:lang w:eastAsia="en-IN"/>
              </w:rPr>
            </w:pP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XphLUVzcGlub3phPC9BdXRob3I+PFllYXI+MjAyMzwv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XphLUVzcGlub3phPC9BdXRob3I+PFllYXI+MjAyMzwv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</w:rPr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  <w:r w:rsidRPr="00030B3A">
              <w:rPr>
                <w:rFonts w:ascii="Times New Roman" w:hAnsi="Times New Roman" w:cs="Times New Roman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</w:rPr>
              <w:t>[22]</w:t>
            </w:r>
            <w:r w:rsidRPr="00030B3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5000" w:type="pct"/>
            <w:gridSpan w:val="12"/>
            <w:shd w:val="clear" w:color="auto" w:fill="auto"/>
            <w:noWrap/>
            <w:vAlign w:val="bottom"/>
            <w:hideMark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FF"/>
                <w:lang w:eastAsia="en-IN"/>
              </w:rPr>
            </w:pPr>
            <w:r w:rsidRPr="00030B3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lang w:eastAsia="en-IN"/>
              </w:rPr>
              <w:lastRenderedPageBreak/>
              <w:t>XRCC1 rs25489</w:t>
            </w:r>
            <w:r w:rsidR="000B160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lang w:eastAsia="en-IN"/>
              </w:rPr>
              <w:t>;</w:t>
            </w:r>
            <w:r w:rsidRPr="00030B3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lang w:eastAsia="en-IN"/>
              </w:rPr>
              <w:t xml:space="preserve"> Arg280His</w:t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A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G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G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A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G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G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Yin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Japan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7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4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ZaW48L0F1dGhvcj48WWVhcj4yMDEyPC9ZZWFyPjxSZWNO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ZaW48L0F1dGhvcj48WWVhcj4yMDEyPC9ZZWFyPjxSZWNO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3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revik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hideMark/>
          </w:tcPr>
          <w:p w:rsidR="00DE375F" w:rsidRPr="00030B3A" w:rsidRDefault="00DE375F" w:rsidP="00DE375F">
            <w:pPr>
              <w:rPr>
                <w:rFonts w:ascii="Times New Roman" w:hAnsi="Times New Roman" w:cs="Times New Roman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37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CcmV2aWs8L0F1dGhvcj48WWVhcj4yMDEwPC9ZZWFyPjxS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CcmV2aWs8L0F1dGhvcj48WWVhcj4yMDEwPC9ZZWFyPjxS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3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urtin et al 2009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hideMark/>
          </w:tcPr>
          <w:p w:rsidR="00DE375F" w:rsidRPr="00030B3A" w:rsidRDefault="00DE375F" w:rsidP="00DE375F">
            <w:pPr>
              <w:rPr>
                <w:rFonts w:ascii="Times New Roman" w:hAnsi="Times New Roman" w:cs="Times New Roman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4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6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oreno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pain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APEX </w:t>
            </w: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corarray</w:t>
            </w:r>
            <w:proofErr w:type="spellEnd"/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oreno&lt;/Author&gt;&lt;Year&gt;2006&lt;/Year&gt;&lt;RecNum&gt;4&lt;/RecNum&gt;&lt;DisplayText&gt;[3]&lt;/DisplayText&gt;&lt;record&gt;&lt;rec-number&gt;4&lt;/rec-number&gt;&lt;foreign-keys&gt;&lt;key app="EN" db-id="dp0wwre5xd0peces9aep2ts9v0vda9r9ptz5" timestamp="1744817598"&gt;4&lt;/key&gt;&lt;/foreign-keys&gt;&lt;ref-type name="Journal Article"&gt;17&lt;/ref-type&gt;&lt;contributors&gt;&lt;authors&gt;&lt;author&gt;Moreno, V.&lt;/author&gt;&lt;author&gt;Gemignani, F.&lt;/author&gt;&lt;author&gt;Landi, S.&lt;/author&gt;&lt;author&gt;Gioia-Patricola, L.&lt;/author&gt;&lt;author&gt;Chabrier, A.&lt;/author&gt;&lt;author&gt;Blanco, I.&lt;/author&gt;&lt;author&gt;Gonzalez, S.&lt;/author&gt;&lt;author&gt;Guino, E.&lt;/author&gt;&lt;author&gt;Capella, G.&lt;/author&gt;&lt;author&gt;Canzian, F.&lt;/author&gt;&lt;/authors&gt;&lt;/contributors&gt;&lt;auth-address&gt;Institut d&amp;apos;Investigacio Biomedica de Bellvitge, Institut Catala d&amp;apos;Oncologia, Hospitalet, Barcelona, Spain.&lt;/auth-address&gt;&lt;titles&gt;&lt;title&gt;Polymorphisms in genes of nucleotide and base excision repair: risk and prognosis of colorectal cancer&lt;/title&gt;&lt;secondary-title&gt;Clin Cancer Res&lt;/secondary-title&gt;&lt;/titles&gt;&lt;periodical&gt;&lt;full-title&gt;Clin Cancer Res&lt;/full-title&gt;&lt;/periodical&gt;&lt;pages&gt;2101-8&lt;/pages&gt;&lt;volume&gt;12&lt;/volume&gt;&lt;number&gt;7 Pt 1&lt;/number&gt;&lt;edition&gt;2006/04/13&lt;/edition&gt;&lt;keywords&gt;&lt;keyword&gt;Adenocarcinoma/diagnosis/*genetics/therapy&lt;/keyword&gt;&lt;keyword&gt;Age Factors&lt;/keyword&gt;&lt;keyword&gt;Colorectal Neoplasms/diagnosis/*genetics/therapy&lt;/keyword&gt;&lt;keyword&gt;*DNA Repair&lt;/keyword&gt;&lt;keyword&gt;Follow-Up Studies&lt;/keyword&gt;&lt;keyword&gt;Genotype&lt;/keyword&gt;&lt;keyword&gt;Humans&lt;/keyword&gt;&lt;keyword&gt;Oligonucleotide Array Sequence Analysis/methods&lt;/keyword&gt;&lt;keyword&gt;Polymorphism, Single Nucleotide/*genetics&lt;/keyword&gt;&lt;keyword&gt;Prognosis&lt;/keyword&gt;&lt;keyword&gt;Retrospective Studies&lt;/keyword&gt;&lt;keyword&gt;Risk Factors&lt;/keyword&gt;&lt;keyword&gt;Survival Rate&lt;/keyword&gt;&lt;/keywords&gt;&lt;dates&gt;&lt;year&gt;2006&lt;/year&gt;&lt;pub-dates&gt;&lt;date&gt;Apr 1&lt;/date&gt;&lt;/pub-dates&gt;&lt;/dates&gt;&lt;isbn&gt;1078-0432 (Print)&amp;#xD;1078-0432 (Linking)&lt;/isbn&gt;&lt;accession-num&gt;16609022&lt;/accession-num&gt;&lt;urls&gt;&lt;related-urls&gt;&lt;url&gt;https://www.ncbi.nlm.nih.gov/pubmed/16609022&lt;/url&gt;&lt;/related-urls&gt;&lt;/urls&gt;&lt;electronic-resource-num&gt;10.1158/1078-0432.CCR-05-1363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kjelbred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Norway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M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8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a2plbGJyZWQ8L0F1dGhvcj48WWVhcj4yMDA2PC9ZZWFy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a2plbGJyZWQ8L0F1dGhvcj48WWVhcj4yMDA2PC9ZZWFy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ong et al 200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Kore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ong&lt;/Author&gt;&lt;Year&gt;2005&lt;/Year&gt;&lt;RecNum&gt;6&lt;/RecNum&gt;&lt;DisplayText&gt;[2]&lt;/DisplayText&gt;&lt;record&gt;&lt;rec-number&gt;6&lt;/rec-number&gt;&lt;foreign-keys&gt;&lt;key app="EN" db-id="dp0wwre5xd0peces9aep2ts9v0vda9r9ptz5" timestamp="1744817598"&gt;6&lt;/key&gt;&lt;/foreign-keys&gt;&lt;ref-type name="Journal Article"&gt;17&lt;/ref-type&gt;&lt;contributors&gt;&lt;authors&gt;&lt;author&gt;Hong, Y. C.&lt;/author&gt;&lt;author&gt;Lee, K. H.&lt;/author&gt;&lt;author&gt;Kim, W. C.&lt;/author&gt;&lt;author&gt;Choi, S. K.&lt;/author&gt;&lt;author&gt;Woo, Z. H.&lt;/author&gt;&lt;author&gt;Shin, S. K.&lt;/author&gt;&lt;author&gt;Kim, H.&lt;/author&gt;&lt;/authors&gt;&lt;/contributors&gt;&lt;auth-address&gt;Department of Preventive Medicine, Seoul National University College of Medicine, Seoul, South Korea.&lt;/auth-address&gt;&lt;titles&gt;&lt;title&gt;Polymorphisms of XRCC1 gene, alcohol consumption and colorectal cancer&lt;/title&gt;&lt;secondary-title&gt;Int J Cancer&lt;/secondary-title&gt;&lt;/titles&gt;&lt;periodical&gt;&lt;full-title&gt;Int J Cancer&lt;/full-title&gt;&lt;/periodical&gt;&lt;pages&gt;428-32&lt;/pages&gt;&lt;volume&gt;116&lt;/volume&gt;&lt;number&gt;3&lt;/number&gt;&lt;edition&gt;2005/04/01&lt;/edition&gt;&lt;keywords&gt;&lt;keyword&gt;Aged&lt;/keyword&gt;&lt;keyword&gt;Alcohol Drinking/*adverse effects&lt;/keyword&gt;&lt;keyword&gt;Case-Control Studies&lt;/keyword&gt;&lt;keyword&gt;Colorectal Neoplasms/*etiology/*genetics&lt;/keyword&gt;&lt;keyword&gt;DNA Repair&lt;/keyword&gt;&lt;keyword&gt;DNA-Binding Proteins/*genetics&lt;/keyword&gt;&lt;keyword&gt;Female&lt;/keyword&gt;&lt;keyword&gt;*Genetic Predisposition to Disease&lt;/keyword&gt;&lt;keyword&gt;Humans&lt;/keyword&gt;&lt;keyword&gt;Male&lt;/keyword&gt;&lt;keyword&gt;Middle Aged&lt;/keyword&gt;&lt;keyword&gt;Odds Ratio&lt;/keyword&gt;&lt;keyword&gt;*Polymorphism, Single Nucleotide&lt;/keyword&gt;&lt;keyword&gt;Risk Factors&lt;/keyword&gt;&lt;keyword&gt;X-ray Repair Cross Complementing Protein 1&lt;/keyword&gt;&lt;/keywords&gt;&lt;dates&gt;&lt;year&gt;2005&lt;/year&gt;&lt;pub-dates&gt;&lt;date&gt;Sep 1&lt;/date&gt;&lt;/pub-dates&gt;&lt;/dates&gt;&lt;isbn&gt;0020-7136 (Print)&amp;#xD;0020-7136 (Linking)&lt;/isbn&gt;&lt;accession-num&gt;15800946&lt;/accession-num&gt;&lt;urls&gt;&lt;related-urls&gt;&lt;url&gt;https://www.ncbi.nlm.nih.gov/pubmed/15800946&lt;/url&gt;&lt;/related-urls&gt;&lt;/urls&gt;&lt;electronic-resource-num&gt;10.1002/ijc.21019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Lau et al 201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alays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M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YXU8L0F1dGhvcj48WWVhcj4yMDE3PC9ZZWFyPjxSZWNO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YXU8L0F1dGhvcj48WWVhcj4yMDE3PC9ZZWFyPjxSZWNO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0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uang et al 201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dWFuZzwvQXV0aG9yPjxZZWFyPjIwMTU8L1llYXI+PFJl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dWFuZzwvQXV0aG9yPjxZZWFyPjIwMTU8L1llYXI+PFJl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8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5000" w:type="pct"/>
            <w:gridSpan w:val="12"/>
            <w:shd w:val="clear" w:color="auto" w:fill="auto"/>
            <w:noWrap/>
            <w:vAlign w:val="bottom"/>
            <w:hideMark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kern w:val="0"/>
                <w:lang w:eastAsia="en-GB"/>
                <w14:ligatures w14:val="none"/>
              </w:rPr>
            </w:pPr>
            <w:r w:rsidRPr="00030B3A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XRCC1 rs25487</w:t>
            </w:r>
            <w:r w:rsidR="000B1603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>;</w:t>
            </w:r>
            <w:r w:rsidRPr="00030B3A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GB"/>
                <w14:ligatures w14:val="none"/>
              </w:rPr>
              <w:t xml:space="preserve"> Arg399Gln</w:t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A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A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G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A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A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oomphakwaen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4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Thailand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b29tcGhha3dhZW48L0F1dGhvcj48WWVhcj4yMDE0PC9Z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b29tcGhha3dhZW48L0F1dGhvcj48WWVhcj4yMDE0PC9Z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4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Zhang et al 2014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China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CTP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Q8L1llYXI+PFJl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Q8L1llYXI+PFJl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5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il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Poland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Gil&lt;/Author&gt;&lt;Year&gt;2012&lt;/Year&gt;&lt;RecNum&gt;11&lt;/RecNum&gt;&lt;DisplayText&gt;[14]&lt;/DisplayText&gt;&lt;record&gt;&lt;rec-number&gt;11&lt;/rec-number&gt;&lt;foreign-keys&gt;&lt;key app="EN" db-id="dp0wwre5xd0peces9aep2ts9v0vda9r9ptz5" timestamp="1744817634"&gt;11&lt;/key&gt;&lt;/foreign-keys&gt;&lt;ref-type name="Journal Article"&gt;17&lt;/ref-type&gt;&lt;contributors&gt;&lt;authors&gt;&lt;author&gt;Gil, J.&lt;/author&gt;&lt;author&gt;Ramsey, D.&lt;/author&gt;&lt;author&gt;Stembalska, A.&lt;/author&gt;&lt;author&gt;Karpinski, P.&lt;/author&gt;&lt;author&gt;Pesz, K. A.&lt;/author&gt;&lt;author&gt;Laczmanska, I.&lt;/author&gt;&lt;author&gt;Leszczynski, P.&lt;/author&gt;&lt;author&gt;Grzebieniak, Z.&lt;/author&gt;&lt;author&gt;Sasiadek, M. M.&lt;/author&gt;&lt;/authors&gt;&lt;/contributors&gt;&lt;auth-address&gt;Department of Genetics, Medical University of Wroclaw, Marcinkowskiego 1, 50-368, Wroclaw, Poland. justyna@gen.am.wroc.pl&lt;/auth-address&gt;&lt;titles&gt;&lt;title&gt;The C/A polymorphism in intron 11 of the XPC gene plays a crucial role in the modulation of an individual&amp;apos;s susceptibility to sporadic colorectal cancer&lt;/title&gt;&lt;secondary-title&gt;Mol Biol Rep&lt;/secondary-title&gt;&lt;/titles&gt;&lt;periodical&gt;&lt;full-title&gt;Mol Biol Rep&lt;/full-title&gt;&lt;/periodical&gt;&lt;pages&gt;527-34&lt;/pages&gt;&lt;volume&gt;39&lt;/volume&gt;&lt;number&gt;1&lt;/number&gt;&lt;edition&gt;2011/05/12&lt;/edition&gt;&lt;keywords&gt;&lt;keyword&gt;Colorectal Neoplasms/*genetics&lt;/keyword&gt;&lt;keyword&gt;DNA Repair/*genetics&lt;/keyword&gt;&lt;keyword&gt;DNA-Binding Proteins/*genetics&lt;/keyword&gt;&lt;keyword&gt;Gene Frequency&lt;/keyword&gt;&lt;keyword&gt;Genetic Predisposition to Disease/*genetics&lt;/keyword&gt;&lt;keyword&gt;Genotype&lt;/keyword&gt;&lt;keyword&gt;Humans&lt;/keyword&gt;&lt;keyword&gt;Introns/genetics&lt;/keyword&gt;&lt;keyword&gt;Polymerase Chain Reaction&lt;/keyword&gt;&lt;keyword&gt;Polymorphism, Restriction Fragment Length&lt;/keyword&gt;&lt;keyword&gt;Polymorphism, Single Nucleotide/genetics&lt;/keyword&gt;&lt;/keywords&gt;&lt;dates&gt;&lt;year&gt;2012&lt;/year&gt;&lt;pub-dates&gt;&lt;date&gt;Jan&lt;/date&gt;&lt;/pub-dates&gt;&lt;/dates&gt;&lt;isbn&gt;1573-4978 (Electronic)&amp;#xD;0301-4851 (Linking)&lt;/isbn&gt;&lt;accession-num&gt;21559836&lt;/accession-num&gt;&lt;urls&gt;&lt;related-urls&gt;&lt;url&gt;https://www.ncbi.nlm.nih.gov/pubmed/21559836&lt;/url&gt;&lt;/related-urls&gt;&lt;/urls&gt;&lt;electronic-resource-num&gt;10.1007/s11033-011-0767-5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4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rzybylowska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Poland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cnp5Ynlsb3dza2E8L0F1dGhvcj48WWVhcj4yMDEzPC9Z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cnp5Ynlsb3dza2E8L0F1dGhvcj48WWVhcj4yMDEzPC9Z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5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rocopciuc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&amp; </w:t>
            </w: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Osian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oman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Procopciuc&lt;/Author&gt;&lt;Year&gt;2013&lt;/Year&gt;&lt;RecNum&gt;27&lt;/RecNum&gt;&lt;DisplayText&gt;[26]&lt;/DisplayText&gt;&lt;record&gt;&lt;rec-number&gt;27&lt;/rec-number&gt;&lt;foreign-keys&gt;&lt;key app="EN" db-id="dp0wwre5xd0peces9aep2ts9v0vda9r9ptz5" timestamp="1744817672"&gt;27&lt;/key&gt;&lt;/foreign-keys&gt;&lt;ref-type name="Journal Article"&gt;17&lt;/ref-type&gt;&lt;contributors&gt;&lt;authors&gt;&lt;author&gt;Procopciuc, LM&lt;/author&gt;&lt;author&gt;Osian, G&lt;/author&gt;&lt;/authors&gt;&lt;/contributors&gt;&lt;titles&gt;&lt;title&gt;Lys751Gln XPD and Arg399Gln XRCC1 in Romanians. Association with sporadic colorectal cancer risk and different stages of carcinomas&lt;/title&gt;&lt;secondary-title&gt;Chirurgia (Bucur)&lt;/secondary-title&gt;&lt;/titles&gt;&lt;periodical&gt;&lt;full-title&gt;Chirurgia (Bucur)&lt;/full-title&gt;&lt;/periodical&gt;&lt;pages&gt;711-718&lt;/pages&gt;&lt;volume&gt;108&lt;/volume&gt;&lt;number&gt;5&lt;/number&gt;&lt;dates&gt;&lt;year&gt;2013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6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Khan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Kashmir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LaGFuPC9BdXRob3I+PFllYXI+MjAxMzwvWWVhcj48UmVj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LaGFuPC9BdXRob3I+PFllYXI+MjAxMzwvWWVhcj48UmVj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7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Nassiri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Kashmir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5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Nassiri&lt;/Author&gt;&lt;Year&gt;2013&lt;/Year&gt;&lt;RecNum&gt;29&lt;/RecNum&gt;&lt;DisplayText&gt;[28]&lt;/DisplayText&gt;&lt;record&gt;&lt;rec-number&gt;29&lt;/rec-number&gt;&lt;foreign-keys&gt;&lt;key app="EN" db-id="dp0wwre5xd0peces9aep2ts9v0vda9r9ptz5" timestamp="1744817672"&gt;29&lt;/key&gt;&lt;/foreign-keys&gt;&lt;ref-type name="Journal Article"&gt;17&lt;/ref-type&gt;&lt;contributors&gt;&lt;authors&gt;&lt;author&gt;Nassiri, M.&lt;/author&gt;&lt;author&gt;Kooshyar, M. M.&lt;/author&gt;&lt;author&gt;Roudbar, Z.&lt;/author&gt;&lt;author&gt;Mahdavi, M.&lt;/author&gt;&lt;author&gt;Doosti, M.&lt;/author&gt;&lt;/authors&gt;&lt;/contributors&gt;&lt;auth-address&gt;Department of Animal Science, Ferdowsi University of Mashhad, Mashhad, Iran E-mail : nassiryr@um.ac.ir.&lt;/auth-address&gt;&lt;titles&gt;&lt;title&gt;Genes and SNPs associated with non-hereditary and hereditary colorectal cancer&lt;/title&gt;&lt;secondary-title&gt;Asian Pac J Cancer Prev&lt;/secondary-title&gt;&lt;/titles&gt;&lt;periodical&gt;&lt;full-title&gt;Asian Pac J Cancer Prev&lt;/full-title&gt;&lt;/periodical&gt;&lt;pages&gt;5609-14&lt;/pages&gt;&lt;volume&gt;14&lt;/volume&gt;&lt;number&gt;10&lt;/number&gt;&lt;edition&gt;2013/12/03&lt;/edition&gt;&lt;keywords&gt;&lt;keyword&gt;Colorectal Neoplasms/*genetics&lt;/keyword&gt;&lt;keyword&gt;DNA Repair/genetics&lt;/keyword&gt;&lt;keyword&gt;Genetic Predisposition to Disease/*genetics&lt;/keyword&gt;&lt;keyword&gt;Humans&lt;/keyword&gt;&lt;keyword&gt;Polymorphism, Single Nucleotide/*genetics&lt;/keyword&gt;&lt;keyword&gt;Risk Factors&lt;/keyword&gt;&lt;/keywords&gt;&lt;dates&gt;&lt;year&gt;2013&lt;/year&gt;&lt;/dates&gt;&lt;isbn&gt;2476-762X (Electronic)&amp;#xD;1513-7368 (Linking)&lt;/isbn&gt;&lt;accession-num&gt;24289550&lt;/accession-num&gt;&lt;urls&gt;&lt;related-urls&gt;&lt;url&gt;https://www.ncbi.nlm.nih.gov/pubmed/24289550&lt;/url&gt;&lt;/related-urls&gt;&lt;/urls&gt;&lt;electronic-resource-num&gt;10.7314/apjcp.2013.14.10.5609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8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Li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China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M8L1llYXI+PFJlY051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M8L1llYXI+PFJlY051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Zhao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China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5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5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Zhao&lt;/Author&gt;&lt;Year&gt;2012&lt;/Year&gt;&lt;RecNum&gt;30&lt;/RecNum&gt;&lt;DisplayText&gt;[30]&lt;/DisplayText&gt;&lt;record&gt;&lt;rec-number&gt;30&lt;/rec-number&gt;&lt;foreign-keys&gt;&lt;key app="EN" db-id="dp0wwre5xd0peces9aep2ts9v0vda9r9ptz5" timestamp="1744817672"&gt;30&lt;/key&gt;&lt;/foreign-keys&gt;&lt;ref-type name="Journal Article"&gt;17&lt;/ref-type&gt;&lt;contributors&gt;&lt;authors&gt;&lt;author&gt;Zhao, Y.&lt;/author&gt;&lt;author&gt;Deng, X.&lt;/author&gt;&lt;author&gt;Wang, Z.&lt;/author&gt;&lt;author&gt;Wang, Q.&lt;/author&gt;&lt;author&gt;Liu, Y.&lt;/author&gt;&lt;/authors&gt;&lt;/contributors&gt;&lt;auth-address&gt;Department of Gastrointestinal Surgery, Affiliated Shengjing Hospital of China Medical University, Shenyang, China. zhaozhaoyi@hotmail.com&lt;/auth-address&gt;&lt;titles&gt;&lt;title&gt;Genetic polymorphisms of DNA repair genes XRCC1 and XRCC3 and risk of colorectal cancer in Chinese population&lt;/title&gt;&lt;secondary-title&gt;Asian Pac J Cancer Prev&lt;/secondary-title&gt;&lt;/titles&gt;&lt;periodical&gt;&lt;full-title&gt;Asian Pac J Cancer Prev&lt;/full-title&gt;&lt;/periodical&gt;&lt;pages&gt;665-9&lt;/pages&gt;&lt;volume&gt;13&lt;/volume&gt;&lt;number&gt;2&lt;/number&gt;&lt;edition&gt;2012/04/25&lt;/edition&gt;&lt;keywords&gt;&lt;keyword&gt;Alleles&lt;/keyword&gt;&lt;keyword&gt;Asian People/*genetics&lt;/keyword&gt;&lt;keyword&gt;Case-Control Studies&lt;/keyword&gt;&lt;keyword&gt;Colon/metabolism&lt;/keyword&gt;&lt;keyword&gt;Colorectal Neoplasms/epidemiology/*genetics&lt;/keyword&gt;&lt;keyword&gt;DNA-Binding Proteins/*genetics&lt;/keyword&gt;&lt;keyword&gt;Female&lt;/keyword&gt;&lt;keyword&gt;Genotype&lt;/keyword&gt;&lt;keyword&gt;Humans&lt;/keyword&gt;&lt;keyword&gt;Male&lt;/keyword&gt;&lt;keyword&gt;Middle Aged&lt;/keyword&gt;&lt;keyword&gt;Polymorphism, Genetic/*genetics&lt;/keyword&gt;&lt;keyword&gt;Prognosis&lt;/keyword&gt;&lt;keyword&gt;Rectum/metabolism&lt;/keyword&gt;&lt;keyword&gt;Risk Factors&lt;/keyword&gt;&lt;keyword&gt;X-ray Repair Cross Complementing Protein 1&lt;/keyword&gt;&lt;/keywords&gt;&lt;dates&gt;&lt;year&gt;2012&lt;/year&gt;&lt;/dates&gt;&lt;isbn&gt;2476-762X (Electronic)&amp;#xD;1513-7368 (Linking)&lt;/isbn&gt;&lt;accession-num&gt;22524842&lt;/accession-num&gt;&lt;urls&gt;&lt;related-urls&gt;&lt;url&gt;https://www.ncbi.nlm.nih.gov/pubmed/22524842&lt;/url&gt;&lt;/related-urls&gt;&lt;/urls&gt;&lt;electronic-resource-num&gt;10.7314/apjcp.2012.13.2.665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0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uniz-Mendoza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Mexico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dW5pei1NZW5kb3phPC9BdXRob3I+PFllYXI+MjAxMjwv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dW5pei1NZW5kb3phPC9BdXRob3I+PFllYXI+MjAxMjwv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Yin et al 201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Japan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5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7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3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Yin&lt;/Author&gt;&lt;Year&gt;2012&lt;/Year&gt;&lt;RecNum&gt;31&lt;/RecNum&gt;&lt;DisplayText&gt;[31]&lt;/DisplayText&gt;&lt;record&gt;&lt;rec-number&gt;31&lt;/rec-number&gt;&lt;foreign-keys&gt;&lt;key app="EN" db-id="dp0wwre5xd0peces9aep2ts9v0vda9r9ptz5" timestamp="1744817672"&gt;31&lt;/key&gt;&lt;/foreign-keys&gt;&lt;ref-type name="Journal Article"&gt;17&lt;/ref-type&gt;&lt;contributors&gt;&lt;authors&gt;&lt;author&gt;Yin, Guang&lt;/author&gt;&lt;author&gt;Morita, Makiko&lt;/author&gt;&lt;author&gt;Ohnaka, Keizo&lt;/author&gt;&lt;author&gt;Toyomura, Kengo&lt;/author&gt;&lt;author&gt;Hamajima, Nobuyuki&lt;/author&gt;&lt;author&gt;Mizoue, Tetsuya&lt;/author&gt;&lt;author&gt;Ueki, Takashi&lt;/author&gt;&lt;author&gt;Tanaka, Masao&lt;/author&gt;&lt;author&gt;Kakeji, Yoshihiro&lt;/author&gt;&lt;author&gt;Maehara, Yoshihiko&lt;/author&gt;&lt;/authors&gt;&lt;/contributors&gt;&lt;titles&gt;&lt;title&gt;Genetic polymorphisms of XRCC1, alcohol consumption, and the risk of colorectal cancer in Japan&lt;/title&gt;&lt;secondary-title&gt;Journal of epidemiology&lt;/secondary-title&gt;&lt;/titles&gt;&lt;periodical&gt;&lt;full-title&gt;Journal of epidemiology&lt;/full-title&gt;&lt;/periodical&gt;&lt;pages&gt;64-71&lt;/pages&gt;&lt;volume&gt;22&lt;/volume&gt;&lt;number&gt;1&lt;/number&gt;&lt;dates&gt;&lt;year&gt;2012&lt;/year&gt;&lt;/dates&gt;&lt;isbn&gt;0917-5040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1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ngin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1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Turkey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Engin&lt;/Author&gt;&lt;Year&gt;2011&lt;/Year&gt;&lt;RecNum&gt;32&lt;/RecNum&gt;&lt;DisplayText&gt;[32]&lt;/DisplayText&gt;&lt;record&gt;&lt;rec-number&gt;32&lt;/rec-number&gt;&lt;foreign-keys&gt;&lt;key app="EN" db-id="dp0wwre5xd0peces9aep2ts9v0vda9r9ptz5" timestamp="1744817672"&gt;32&lt;/key&gt;&lt;/foreign-keys&gt;&lt;ref-type name="Journal Article"&gt;17&lt;/ref-type&gt;&lt;contributors&gt;&lt;authors&gt;&lt;author&gt;Engin, Ayse Basak&lt;/author&gt;&lt;author&gt;Karahalil, Bensu&lt;/author&gt;&lt;author&gt;Karakaya, Ali Esat&lt;/author&gt;&lt;author&gt;Engin, Atilla&lt;/author&gt;&lt;/authors&gt;&lt;/contributors&gt;&lt;titles&gt;&lt;title&gt;Povezanost između polimorfizama XRCC1 ARG399GLN i P53 ARG72PRO s rizikom od raka želuca i debeloga crijeva u turskoj populaciji&lt;/title&gt;&lt;secondary-title&gt;Arhiv za higijenu rada i toksikologiju&lt;/secondary-title&gt;&lt;/titles&gt;&lt;periodical&gt;&lt;full-title&gt;Arhiv za higijenu rada i toksikologiju&lt;/full-title&gt;&lt;/periodical&gt;&lt;pages&gt;207-213&lt;/pages&gt;&lt;volume&gt;62&lt;/volume&gt;&lt;number&gt;3&lt;/number&gt;&lt;dates&gt;&lt;year&gt;2011&lt;/year&gt;&lt;/dates&gt;&lt;isbn&gt;0004-1254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sur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1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Austria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6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6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Gsur&lt;/Author&gt;&lt;Year&gt;2011&lt;/Year&gt;&lt;RecNum&gt;33&lt;/RecNum&gt;&lt;DisplayText&gt;[33]&lt;/DisplayText&gt;&lt;record&gt;&lt;rec-number&gt;33&lt;/rec-number&gt;&lt;foreign-keys&gt;&lt;key app="EN" db-id="dp0wwre5xd0peces9aep2ts9v0vda9r9ptz5" timestamp="1744817672"&gt;33&lt;/key&gt;&lt;/foreign-keys&gt;&lt;ref-type name="Journal Article"&gt;17&lt;/ref-type&gt;&lt;contributors&gt;&lt;authors&gt;&lt;author&gt;Gsur, Andrea&lt;/author&gt;&lt;author&gt;Bernhart, Kathrin&lt;/author&gt;&lt;author&gt;Baierl, Andreas&lt;/author&gt;&lt;author&gt;Feik, Elisabeth&lt;/author&gt;&lt;author&gt;Führlinger, Gerhard&lt;/author&gt;&lt;author&gt;Hofer, Philipp&lt;/author&gt;&lt;author&gt;Leeb, Gernot&lt;/author&gt;&lt;author&gt;Mach, Karl&lt;/author&gt;&lt;author&gt;Micksche, Michael&lt;/author&gt;&lt;/authors&gt;&lt;/contributors&gt;&lt;titles&gt;&lt;title&gt;No association of XRCC1 polymorphisms Arg194Trp and Arg399Gln with colorectal cancer risk&lt;/title&gt;&lt;secondary-title&gt;Cancer epidemiology&lt;/secondary-title&gt;&lt;/titles&gt;&lt;periodical&gt;&lt;full-title&gt;Cancer epidemiology&lt;/full-title&gt;&lt;/periodical&gt;&lt;pages&gt;e38-e41&lt;/pages&gt;&lt;volume&gt;35&lt;/volume&gt;&lt;number&gt;5&lt;/number&gt;&lt;dates&gt;&lt;year&gt;2011&lt;/year&gt;&lt;/dates&gt;&lt;isbn&gt;1877-7821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3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nbay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1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Turkey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Canbay&lt;/Author&gt;&lt;Year&gt;2011&lt;/Year&gt;&lt;RecNum&gt;34&lt;/RecNum&gt;&lt;DisplayText&gt;[34]&lt;/DisplayText&gt;&lt;record&gt;&lt;rec-number&gt;34&lt;/rec-number&gt;&lt;foreign-keys&gt;&lt;key app="EN" db-id="dp0wwre5xd0peces9aep2ts9v0vda9r9ptz5" timestamp="1744817672"&gt;34&lt;/key&gt;&lt;/foreign-keys&gt;&lt;ref-type name="Journal Article"&gt;17&lt;/ref-type&gt;&lt;contributors&gt;&lt;authors&gt;&lt;author&gt;Canbay, Emel&lt;/author&gt;&lt;author&gt;Cakmakoglu, Bedia&lt;/author&gt;&lt;author&gt;Zeybek, Umit&lt;/author&gt;&lt;author&gt;Sozen, Seyma&lt;/author&gt;&lt;author&gt;Cacina, Canan&lt;/author&gt;&lt;author&gt;Gulluoglu, Mine&lt;/author&gt;&lt;author&gt;Balik, Emre&lt;/author&gt;&lt;author&gt;Bulut, Turker&lt;/author&gt;&lt;author&gt;Yamaner, Sumer&lt;/author&gt;&lt;author&gt;Bugra, Dursun&lt;/author&gt;&lt;/authors&gt;&lt;/contributors&gt;&lt;titles&gt;&lt;title&gt;Association of APE1 and hOGG1 polymorphisms with colorectal cancer risk in a Turkish population&lt;/title&gt;&lt;secondary-title&gt;Current medical research and opinion&lt;/secondary-title&gt;&lt;/titles&gt;&lt;periodical&gt;&lt;full-title&gt;Current medical research and opinion&lt;/full-title&gt;&lt;/periodical&gt;&lt;pages&gt;1295-1302&lt;/pages&gt;&lt;volume&gt;27&lt;/volume&gt;&lt;number&gt;7&lt;/number&gt;&lt;dates&gt;&lt;year&gt;2011&lt;/year&gt;&lt;/dates&gt;&lt;isbn&gt;0300-799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4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revik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USA 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Brevik&lt;/Author&gt;&lt;Year&gt;2010&lt;/Year&gt;&lt;RecNum&gt;12&lt;/RecNum&gt;&lt;DisplayText&gt;[10]&lt;/DisplayText&gt;&lt;record&gt;&lt;rec-number&gt;12&lt;/rec-number&gt;&lt;foreign-keys&gt;&lt;key app="EN" db-id="dp0wwre5xd0peces9aep2ts9v0vda9r9ptz5" timestamp="1744817634"&gt;12&lt;/key&gt;&lt;/foreign-keys&gt;&lt;ref-type name="Journal Article"&gt;17&lt;/ref-type&gt;&lt;contributors&gt;&lt;authors&gt;&lt;author&gt;Brevik, Asgeir&lt;/author&gt;&lt;author&gt;Joshi, Amit D&lt;/author&gt;&lt;author&gt;Corral, Román&lt;/author&gt;&lt;author&gt;Onland-Moret, N Charlotte&lt;/author&gt;&lt;author&gt;Siegmund, Kimberly D&lt;/author&gt;&lt;author&gt;Le Marchand, Loïc&lt;/author&gt;&lt;author&gt;Baron, John A&lt;/author&gt;&lt;author&gt;Martinez, Maria Elena&lt;/author&gt;&lt;author&gt;Haile, Robert W&lt;/author&gt;&lt;author&gt;Ahnen, Dennis J&lt;/author&gt;&lt;/authors&gt;&lt;/contributors&gt;&lt;titles&gt;&lt;title&gt;Polymorphisms in base excision repair genes as colorectal cancer risk factors and modifiers of the effect of diets high in red meat&lt;/title&gt;&lt;secondary-title&gt;Cancer epidemiology, biomarkers &amp;amp; prevention&lt;/secondary-title&gt;&lt;/titles&gt;&lt;periodical&gt;&lt;full-title&gt;Cancer epidemiology, biomarkers &amp;amp; prevention&lt;/full-title&gt;&lt;/periodical&gt;&lt;pages&gt;3167-3173&lt;/pages&gt;&lt;volume&gt;19&lt;/volume&gt;&lt;number&gt;12&lt;/number&gt;&lt;dates&gt;&lt;year&gt;2010&lt;/year&gt;&lt;/dates&gt;&lt;isbn&gt;1055-996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0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lastRenderedPageBreak/>
              <w:t>Jelonek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1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Poland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Jelonek&lt;/Author&gt;&lt;Year&gt;2010&lt;/Year&gt;&lt;RecNum&gt;35&lt;/RecNum&gt;&lt;DisplayText&gt;[35]&lt;/DisplayText&gt;&lt;record&gt;&lt;rec-number&gt;35&lt;/rec-number&gt;&lt;foreign-keys&gt;&lt;key app="EN" db-id="dp0wwre5xd0peces9aep2ts9v0vda9r9ptz5" timestamp="1744817672"&gt;35&lt;/key&gt;&lt;/foreign-keys&gt;&lt;ref-type name="Journal Article"&gt;17&lt;/ref-type&gt;&lt;contributors&gt;&lt;authors&gt;&lt;author&gt;Jelonek, K&lt;/author&gt;&lt;author&gt;Gdowicz-Kłosok, A&lt;/author&gt;&lt;author&gt;Pietrowska, M&lt;/author&gt;&lt;author&gt;Borkowska, M&lt;/author&gt;&lt;author&gt;Korfanty, J&lt;/author&gt;&lt;author&gt;Rzeszowska-Wolny, J&lt;/author&gt;&lt;author&gt;Widłak, P&lt;/author&gt;&lt;/authors&gt;&lt;/contributors&gt;&lt;titles&gt;&lt;title&gt;Association between single-nucleotide polymorphisms of selected genes involved in the response to DNA damage and risk of colon, head and neck, and breast cancers in a Polish population&lt;/title&gt;&lt;secondary-title&gt;Journal of applied genetics&lt;/secondary-title&gt;&lt;/titles&gt;&lt;periodical&gt;&lt;full-title&gt;Journal of applied genetics&lt;/full-title&gt;&lt;/periodical&gt;&lt;pages&gt;343-352&lt;/pages&gt;&lt;volume&gt;51&lt;/volume&gt;&lt;dates&gt;&lt;year&gt;2010&lt;/year&gt;&lt;/dates&gt;&lt;isbn&gt;1234-1983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5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Wang et al 201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India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Wang&lt;/Author&gt;&lt;Year&gt;2010&lt;/Year&gt;&lt;RecNum&gt;36&lt;/RecNum&gt;&lt;DisplayText&gt;[36]&lt;/DisplayText&gt;&lt;record&gt;&lt;rec-number&gt;36&lt;/rec-number&gt;&lt;foreign-keys&gt;&lt;key app="EN" db-id="dp0wwre5xd0peces9aep2ts9v0vda9r9ptz5" timestamp="1744817672"&gt;36&lt;/key&gt;&lt;/foreign-keys&gt;&lt;ref-type name="Journal Article"&gt;17&lt;/ref-type&gt;&lt;contributors&gt;&lt;authors&gt;&lt;author&gt;Wang, Jingwen&lt;/author&gt;&lt;author&gt;Zhao, Yang&lt;/author&gt;&lt;author&gt;Jiang, Jing&lt;/author&gt;&lt;author&gt;Gajalakshmi, Vendhan&lt;/author&gt;&lt;author&gt;Kuriki, Kiyonori&lt;/author&gt;&lt;author&gt;Nakamura, Seiichi&lt;/author&gt;&lt;author&gt;Akasaka, Susumu&lt;/author&gt;&lt;author&gt;Ishikawa, Hideki&lt;/author&gt;&lt;author&gt;Suzuki, Sadao&lt;/author&gt;&lt;author&gt;Nagaya, Teruo&lt;/author&gt;&lt;/authors&gt;&lt;/contributors&gt;&lt;titles&gt;&lt;title&gt;Polymorphisms in DNA repair genes XRCC1, XRCC3 and XPD, and colorectal cancer risk: a case–control study in an Indian population&lt;/title&gt;&lt;secondary-title&gt;Journal of cancer research and clinical oncology&lt;/secondary-title&gt;&lt;/titles&gt;&lt;periodical&gt;&lt;full-title&gt;Journal of cancer research and clinical oncology&lt;/full-title&gt;&lt;/periodical&gt;&lt;pages&gt;1517-1525&lt;/pages&gt;&lt;volume&gt;136&lt;/volume&gt;&lt;dates&gt;&lt;year&gt;2010&lt;/year&gt;&lt;/dates&gt;&lt;isbn&gt;0171-5216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6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urtin et al 2009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USA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M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7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2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7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2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7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dXJ0aW48L0F1dGhvcj48WWVhcj4yMDA5PC9ZZWFyPjxS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mprota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Italy  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Improta&lt;/Author&gt;&lt;Year&gt;2008&lt;/Year&gt;&lt;RecNum&gt;13&lt;/RecNum&gt;&lt;DisplayText&gt;[6]&lt;/DisplayText&gt;&lt;record&gt;&lt;rec-number&gt;13&lt;/rec-number&gt;&lt;foreign-keys&gt;&lt;key app="EN" db-id="dp0wwre5xd0peces9aep2ts9v0vda9r9ptz5" timestamp="1744817634"&gt;13&lt;/key&gt;&lt;/foreign-keys&gt;&lt;ref-type name="Journal Article"&gt;17&lt;/ref-type&gt;&lt;contributors&gt;&lt;authors&gt;&lt;author&gt;Improta, Giuseppina&lt;/author&gt;&lt;author&gt;Sgambato, Alessandro&lt;/author&gt;&lt;author&gt;Bianchino, Gabriella&lt;/author&gt;&lt;author&gt;Zupa, Angela&lt;/author&gt;&lt;author&gt;Grieco, Vitina&lt;/author&gt;&lt;author&gt;La Torre, Giuseppe&lt;/author&gt;&lt;author&gt;Traficante, Antonio&lt;/author&gt;&lt;author&gt;Cittadini, Achille&lt;/author&gt;&lt;/authors&gt;&lt;/contributors&gt;&lt;titles&gt;&lt;title&gt;Polymorphisms of the DNA repair genes XRCC1 and XRCC3 and risk of lung and colorectal cancer: a case-control study in a Southern Italian population&lt;/title&gt;&lt;secondary-title&gt;Anticancer Research&lt;/secondary-title&gt;&lt;/titles&gt;&lt;periodical&gt;&lt;full-title&gt;Anticancer Research&lt;/full-title&gt;&lt;/periodical&gt;&lt;pages&gt;2941-2946&lt;/pages&gt;&lt;volume&gt;28&lt;/volume&gt;&lt;number&gt;5B&lt;/number&gt;&lt;dates&gt;&lt;year&gt;2008&lt;/year&gt;&lt;/dates&gt;&lt;isbn&gt;0250-700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6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liwinski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Poland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liwinski&lt;/Author&gt;&lt;Year&gt;2008&lt;/Year&gt;&lt;RecNum&gt;14&lt;/RecNum&gt;&lt;DisplayText&gt;[7]&lt;/DisplayText&gt;&lt;record&gt;&lt;rec-number&gt;14&lt;/rec-number&gt;&lt;foreign-keys&gt;&lt;key app="EN" db-id="dp0wwre5xd0peces9aep2ts9v0vda9r9ptz5" timestamp="1744817634"&gt;14&lt;/key&gt;&lt;/foreign-keys&gt;&lt;ref-type name="Journal Article"&gt;17&lt;/ref-type&gt;&lt;contributors&gt;&lt;authors&gt;&lt;author&gt;Sliwinski, T&lt;/author&gt;&lt;author&gt;Krupa, Renata&lt;/author&gt;&lt;author&gt;Wisniewska-Jarosinska, M&lt;/author&gt;&lt;author&gt;Lech, Justyna&lt;/author&gt;&lt;author&gt;Morawiec, Zbigniew&lt;/author&gt;&lt;author&gt;Chojnacki, Jan&lt;/author&gt;&lt;author&gt;Blasiak, J&lt;/author&gt;&lt;/authors&gt;&lt;/contributors&gt;&lt;titles&gt;&lt;title&gt;No association between the Arg194Trp and Arg399Gln polymorphisms of the XRCC1 gene and colorectal cancer risk and progression in a Polish population&lt;/title&gt;&lt;secondary-title&gt;Experimental Oncology&lt;/secondary-title&gt;&lt;/titles&gt;&lt;periodical&gt;&lt;full-title&gt;Experimental Oncology&lt;/full-title&gt;&lt;/periodical&gt;&lt;pages&gt;253-254&lt;/pages&gt;&lt;volume&gt;30&lt;/volume&gt;&lt;number&gt;3&lt;/number&gt;&lt;dates&gt;&lt;year&gt;2008&lt;/year&gt;&lt;/dates&gt;&lt;isbn&gt;1812-9269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7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Kasahara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Japan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asahara&lt;/Author&gt;&lt;Year&gt;2008&lt;/Year&gt;&lt;RecNum&gt;37&lt;/RecNum&gt;&lt;DisplayText&gt;[37]&lt;/DisplayText&gt;&lt;record&gt;&lt;rec-number&gt;37&lt;/rec-number&gt;&lt;foreign-keys&gt;&lt;key app="EN" db-id="dp0wwre5xd0peces9aep2ts9v0vda9r9ptz5" timestamp="1744817672"&gt;37&lt;/key&gt;&lt;/foreign-keys&gt;&lt;ref-type name="Journal Article"&gt;17&lt;/ref-type&gt;&lt;contributors&gt;&lt;authors&gt;&lt;author&gt;Kasahara, Mayumi&lt;/author&gt;&lt;author&gt;Osawa, Kayo&lt;/author&gt;&lt;author&gt;Yoshida, Kana&lt;/author&gt;&lt;author&gt;Miyaishi, Aiko&lt;/author&gt;&lt;author&gt;Osawa, Yasunori&lt;/author&gt;&lt;author&gt;Inoue, Natsuko&lt;/author&gt;&lt;author&gt;Tsutou, Akimitsu&lt;/author&gt;&lt;author&gt;Tabuchi, Yoshiki&lt;/author&gt;&lt;author&gt;Tanaka, Kenichi&lt;/author&gt;&lt;author&gt;Yamamoto, Masahiro&lt;/author&gt;&lt;/authors&gt;&lt;/contributors&gt;&lt;titles&gt;&lt;title&gt;Association of MUTYH Gln324His and APEX1 Asp148Glu with colorectal cancer and smoking in a Japanese populat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1-8&lt;/pages&gt;&lt;volume&gt;27&lt;/volume&gt;&lt;dates&gt;&lt;year&gt;2008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7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ardini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8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Czech Republic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4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3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YXJkaW5pPC9BdXRob3I+PFllYXI+MjAwODwvWWVhcj48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YXJkaW5pPC9BdXRob3I+PFllYXI+MjAwODwvWWVhcj48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8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tern et al 200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ingapore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0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2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5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dGVybjwvQXV0aG9yPjxZZWFyPjIwMDc8L1llYXI+PFJl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dGVybjwvQXV0aG9yPjxZZWFyPjIwMDc8L1llYXI+PFJl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</w:fldData>
              </w:fldCha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5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artinez-</w:t>
            </w: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alibrea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Spain  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artinez-Balibrea&lt;/Author&gt;&lt;Year&gt;2007&lt;/Year&gt;&lt;RecNum&gt;38&lt;/RecNum&gt;&lt;DisplayText&gt;[38]&lt;/DisplayText&gt;&lt;record&gt;&lt;rec-number&gt;38&lt;/rec-number&gt;&lt;foreign-keys&gt;&lt;key app="EN" db-id="dp0wwre5xd0peces9aep2ts9v0vda9r9ptz5" timestamp="1744817672"&gt;38&lt;/key&gt;&lt;/foreign-keys&gt;&lt;ref-type name="Journal Article"&gt;17&lt;/ref-type&gt;&lt;contributors&gt;&lt;authors&gt;&lt;author&gt;Martinez-Balibrea, Eva&lt;/author&gt;&lt;author&gt;Manzano, Jose Luis&lt;/author&gt;&lt;author&gt;Martinez-Cardus, Anna&lt;/author&gt;&lt;author&gt;Moran, Teresa&lt;/author&gt;&lt;author&gt;Cirauqui, Beatriz&lt;/author&gt;&lt;author&gt;Catot, Silvia&lt;/author&gt;&lt;author&gt;Taron, Miguel&lt;/author&gt;&lt;author&gt;Abad, Albert&lt;/author&gt;&lt;/authors&gt;&lt;/contributors&gt;&lt;titles&gt;&lt;title&gt;Combined analysis of genetic polymorphisms in thymidylate synthase, uridine diphosphate glucoronosyltransferase and X-ray cross complementing factor 1 genes as a prognostic factor in advanced colorectal cancer patients treated with 5-fluorouracil plus oxaliplatin or irinotecan&lt;/title&gt;&lt;secondary-title&gt;Oncology reports&lt;/secondary-title&gt;&lt;/titles&gt;&lt;periodical&gt;&lt;full-title&gt;Oncology reports&lt;/full-title&gt;&lt;/periodical&gt;&lt;pages&gt;637-645&lt;/pages&gt;&lt;volume&gt;17&lt;/volume&gt;&lt;number&gt;3&lt;/number&gt;&lt;dates&gt;&lt;year&gt;2007&lt;/year&gt;&lt;/dates&gt;&lt;isbn&gt;1021-335X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8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oreno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Spain 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PEX microarray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oreno&lt;/Author&gt;&lt;Year&gt;2006&lt;/Year&gt;&lt;RecNum&gt;39&lt;/RecNum&gt;&lt;DisplayText&gt;[39]&lt;/DisplayText&gt;&lt;record&gt;&lt;rec-number&gt;39&lt;/rec-number&gt;&lt;foreign-keys&gt;&lt;key app="EN" db-id="dp0wwre5xd0peces9aep2ts9v0vda9r9ptz5" timestamp="1744817672"&gt;39&lt;/key&gt;&lt;/foreign-keys&gt;&lt;ref-type name="Journal Article"&gt;17&lt;/ref-type&gt;&lt;contributors&gt;&lt;authors&gt;&lt;author&gt;Moreno, Victor&lt;/author&gt;&lt;author&gt;Gemignani, Federica&lt;/author&gt;&lt;author&gt;Landi, Stefano&lt;/author&gt;&lt;author&gt;Gioia-Patricola, Lydie&lt;/author&gt;&lt;author&gt;Chabrier, Amélie&lt;/author&gt;&lt;author&gt;Blanco, Ignacio&lt;/author&gt;&lt;author&gt;González, Sara&lt;/author&gt;&lt;author&gt;Guino, Elisabet&lt;/author&gt;&lt;author&gt;Capellà, Gabriel&lt;/author&gt;&lt;author&gt;Canzian, Federico&lt;/author&gt;&lt;/authors&gt;&lt;/contributors&gt;&lt;titles&gt;&lt;title&gt;Polymorphisms in genes of nucleotide and base excision repair: risk and prognosis of colorectal cancer&lt;/title&gt;&lt;secondary-title&gt;Clinical Cancer Research&lt;/secondary-title&gt;&lt;/titles&gt;&lt;periodical&gt;&lt;full-title&gt;Clinical Cancer Research&lt;/full-title&gt;&lt;/periodical&gt;&lt;pages&gt;2101-2108&lt;/pages&gt;&lt;volume&gt;12&lt;/volume&gt;&lt;number&gt;7&lt;/number&gt;&lt;dates&gt;&lt;year&gt;2006&lt;/year&gt;&lt;/dates&gt;&lt;isbn&gt;1078-0432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3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kjelbred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Norway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Taq</w:t>
            </w:r>
            <w:r w:rsidRPr="00030B3A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</w:t>
            </w: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n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kjelbred&lt;/Author&gt;&lt;Year&gt;2006&lt;/Year&gt;&lt;RecNum&gt;40&lt;/RecNum&gt;&lt;DisplayText&gt;[40]&lt;/DisplayText&gt;&lt;record&gt;&lt;rec-number&gt;40&lt;/rec-number&gt;&lt;foreign-keys&gt;&lt;key app="EN" db-id="dp0wwre5xd0peces9aep2ts9v0vda9r9ptz5" timestamp="1744817672"&gt;40&lt;/key&gt;&lt;/foreign-keys&gt;&lt;ref-type name="Journal Article"&gt;17&lt;/ref-type&gt;&lt;contributors&gt;&lt;authors&gt;&lt;author&gt;Skjelbred, Camilla Furu&lt;/author&gt;&lt;author&gt;Sæbø, Mona&lt;/author&gt;&lt;author&gt;Wallin, Håkan&lt;/author&gt;&lt;author&gt;Nexø, Bjørn Andersen&lt;/author&gt;&lt;author&gt;Hagen, Per Christian&lt;/author&gt;&lt;author&gt;Lothe, Inger Marie Bowitz&lt;/author&gt;&lt;author&gt;Aase, Steinar&lt;/author&gt;&lt;author&gt;Johnson, Egil&lt;/author&gt;&lt;author&gt;Hansteen, Inger-Lise&lt;/author&gt;&lt;author&gt;Vogel, Ulla&lt;/author&gt;&lt;/authors&gt;&lt;/contributors&gt;&lt;titles&gt;&lt;title&gt;Polymorphisms of the XRCC1, XRCC3 and XPD genes and risk of colorectal adenoma and carcinoma, in a Norwegian cohort: a case control study&lt;/title&gt;&lt;secondary-title&gt;BMC cancer&lt;/secondary-title&gt;&lt;/titles&gt;&lt;periodical&gt;&lt;full-title&gt;BMC Cancer&lt;/full-title&gt;&lt;/periodical&gt;&lt;pages&gt;1-9&lt;/pages&gt;&lt;volume&gt;6&lt;/volume&gt;&lt;dates&gt;&lt;year&gt;2006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0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ong et al 200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Korea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ong&lt;/Author&gt;&lt;Year&gt;2005&lt;/Year&gt;&lt;RecNum&gt;6&lt;/RecNum&gt;&lt;DisplayText&gt;[2]&lt;/DisplayText&gt;&lt;record&gt;&lt;rec-number&gt;6&lt;/rec-number&gt;&lt;foreign-keys&gt;&lt;key app="EN" db-id="dp0wwre5xd0peces9aep2ts9v0vda9r9ptz5" timestamp="1744817598"&gt;6&lt;/key&gt;&lt;/foreign-keys&gt;&lt;ref-type name="Journal Article"&gt;17&lt;/ref-type&gt;&lt;contributors&gt;&lt;authors&gt;&lt;author&gt;Hong, Y. C.&lt;/author&gt;&lt;author&gt;Lee, K. H.&lt;/author&gt;&lt;author&gt;Kim, W. C.&lt;/author&gt;&lt;author&gt;Choi, S. K.&lt;/author&gt;&lt;author&gt;Woo, Z. H.&lt;/author&gt;&lt;author&gt;Shin, S. K.&lt;/author&gt;&lt;author&gt;Kim, H.&lt;/author&gt;&lt;/authors&gt;&lt;/contributors&gt;&lt;auth-address&gt;Department of Preventive Medicine, Seoul National University College of Medicine, Seoul, South Korea.&lt;/auth-address&gt;&lt;titles&gt;&lt;title&gt;Polymorphisms of XRCC1 gene, alcohol consumption and colorectal cancer&lt;/title&gt;&lt;secondary-title&gt;Int J Cancer&lt;/secondary-title&gt;&lt;/titles&gt;&lt;periodical&gt;&lt;full-title&gt;Int J Cancer&lt;/full-title&gt;&lt;/periodical&gt;&lt;pages&gt;428-32&lt;/pages&gt;&lt;volume&gt;116&lt;/volume&gt;&lt;number&gt;3&lt;/number&gt;&lt;edition&gt;2005/04/01&lt;/edition&gt;&lt;keywords&gt;&lt;keyword&gt;Aged&lt;/keyword&gt;&lt;keyword&gt;Alcohol Drinking/*adverse effects&lt;/keyword&gt;&lt;keyword&gt;Case-Control Studies&lt;/keyword&gt;&lt;keyword&gt;Colorectal Neoplasms/*etiology/*genetics&lt;/keyword&gt;&lt;keyword&gt;DNA Repair&lt;/keyword&gt;&lt;keyword&gt;DNA-Binding Proteins/*genetics&lt;/keyword&gt;&lt;keyword&gt;Female&lt;/keyword&gt;&lt;keyword&gt;*Genetic Predisposition to Disease&lt;/keyword&gt;&lt;keyword&gt;Humans&lt;/keyword&gt;&lt;keyword&gt;Male&lt;/keyword&gt;&lt;keyword&gt;Middle Aged&lt;/keyword&gt;&lt;keyword&gt;Odds Ratio&lt;/keyword&gt;&lt;keyword&gt;*Polymorphism, Single Nucleotide&lt;/keyword&gt;&lt;keyword&gt;Risk Factors&lt;/keyword&gt;&lt;keyword&gt;X-ray Repair Cross Complementing Protein 1&lt;/keyword&gt;&lt;/keywords&gt;&lt;dates&gt;&lt;year&gt;2005&lt;/year&gt;&lt;pub-dates&gt;&lt;date&gt;Sep 1&lt;/date&gt;&lt;/pub-dates&gt;&lt;/dates&gt;&lt;isbn&gt;0020-7136 (Print)&amp;#xD;0020-7136 (Linking)&lt;/isbn&gt;&lt;accession-num&gt;15800946&lt;/accession-num&gt;&lt;urls&gt;&lt;related-urls&gt;&lt;url&gt;https://www.ncbi.nlm.nih.gov/pubmed/15800946&lt;/url&gt;&lt;/related-urls&gt;&lt;/urls&gt;&lt;electronic-resource-num&gt;10.1002/ijc.21019&lt;/electronic-resource-num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Krupa &amp; </w:t>
            </w: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lasiak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2004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Poland    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rupa&lt;/Author&gt;&lt;Year&gt;2004&lt;/Year&gt;&lt;RecNum&gt;41&lt;/RecNum&gt;&lt;DisplayText&gt;[41]&lt;/DisplayText&gt;&lt;record&gt;&lt;rec-number&gt;41&lt;/rec-number&gt;&lt;foreign-keys&gt;&lt;key app="EN" db-id="dp0wwre5xd0peces9aep2ts9v0vda9r9ptz5" timestamp="1744817672"&gt;41&lt;/key&gt;&lt;/foreign-keys&gt;&lt;ref-type name="Journal Article"&gt;17&lt;/ref-type&gt;&lt;contributors&gt;&lt;authors&gt;&lt;author&gt;Krupa, R&lt;/author&gt;&lt;author&gt;Blasiak, J&lt;/author&gt;&lt;/authors&gt;&lt;/contributors&gt;&lt;titles&gt;&lt;title&gt;An association of polymorphism of DNA repair genes XRCC1 and XRCC3 with colorectal cancer&lt;/title&gt;&lt;secondary-title&gt;Journal of Experimental &amp;amp; Clinical Cancer Research: CR&lt;/secondary-title&gt;&lt;/titles&gt;&lt;periodical&gt;&lt;full-title&gt;Journal of Experimental &amp;amp; Clinical Cancer Research: CR&lt;/full-title&gt;&lt;/periodical&gt;&lt;pages&gt;285-294&lt;/pages&gt;&lt;volume&gt;23&lt;/volume&gt;&lt;number&gt;2&lt;/number&gt;&lt;dates&gt;&lt;year&gt;2004&lt;/year&gt;&lt;/dates&gt;&lt;isbn&gt;0392-907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1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bdel-Rahman et al 200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gypt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fric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Abdel-Rahman&lt;/Author&gt;&lt;Year&gt;2000&lt;/Year&gt;&lt;RecNum&gt;17&lt;/RecNum&gt;&lt;DisplayText&gt;[1]&lt;/DisplayText&gt;&lt;record&gt;&lt;rec-number&gt;17&lt;/rec-number&gt;&lt;foreign-keys&gt;&lt;key app="EN" db-id="dp0wwre5xd0peces9aep2ts9v0vda9r9ptz5" timestamp="1744817635"&gt;17&lt;/key&gt;&lt;/foreign-keys&gt;&lt;ref-type name="Journal Article"&gt;17&lt;/ref-type&gt;&lt;contributors&gt;&lt;authors&gt;&lt;author&gt;Abdel-Rahman, Sherif Z&lt;/author&gt;&lt;author&gt;Soliman, Amr S&lt;/author&gt;&lt;author&gt;Bondy, Melissa L&lt;/author&gt;&lt;author&gt;Omar, Sherif&lt;/author&gt;&lt;author&gt;El-Badawy, Samy A&lt;/author&gt;&lt;author&gt;Khaled, Hussein M&lt;/author&gt;&lt;author&gt;Seifeldin, Ibrahim A&lt;/author&gt;&lt;author&gt;Levin, Bernard&lt;/author&gt;&lt;/authors&gt;&lt;/contributors&gt;&lt;titles&gt;&lt;title&gt;Inheritance of the 194Trp and the 399Gln variant alleles of the DNA repair gene XRCC1 are associated with increased risk of early-onset colorectal carcinoma in Egypt&lt;/title&gt;&lt;secondary-title&gt;Cancer letters&lt;/secondary-title&gt;&lt;/titles&gt;&lt;periodical&gt;&lt;full-title&gt;Cancer letters&lt;/full-title&gt;&lt;/periodical&gt;&lt;pages&gt;79-86&lt;/pages&gt;&lt;volume&gt;159&lt;/volume&gt;&lt;number&gt;1&lt;/number&gt;&lt;dates&gt;&lt;year&gt;2000&lt;/year&gt;&lt;/dates&gt;&lt;isbn&gt;0304-383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Gao et al 201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Gao&lt;/Author&gt;&lt;Year&gt;2013&lt;/Year&gt;&lt;RecNum&gt;22&lt;/RecNum&gt;&lt;DisplayText&gt;[16]&lt;/DisplayText&gt;&lt;record&gt;&lt;rec-number&gt;22&lt;/rec-number&gt;&lt;foreign-keys&gt;&lt;key app="EN" db-id="dp0wwre5xd0peces9aep2ts9v0vda9r9ptz5" timestamp="1744817635"&gt;22&lt;/key&gt;&lt;/foreign-keys&gt;&lt;ref-type name="Journal Article"&gt;17&lt;/ref-type&gt;&lt;contributors&gt;&lt;authors&gt;&lt;author&gt;Gao, Chang-Ming&lt;/author&gt;&lt;author&gt;Ding, Jian-Hua&lt;/author&gt;&lt;author&gt;Li, Su-Ping&lt;/author&gt;&lt;author&gt;Liu, Yan-Ting&lt;/author&gt;&lt;author&gt;Cao, Hai-Xia&lt;/author&gt;&lt;author&gt;Wu, Jian-Zhong&lt;/author&gt;&lt;author&gt;Tang, Jin-Hai&lt;/author&gt;&lt;author&gt;Tajima, Kazuo&lt;/author&gt;&lt;/authors&gt;&lt;/contributors&gt;&lt;titles&gt;&lt;title&gt;Polymorphisms in XRCC1 gene, alcohol drinking, and risk of colorectal cancer: a case-control study in Jiangsu Province of China&lt;/title&gt;&lt;secondary-title&gt;Asian Pacific journal of cancer prevention&lt;/secondary-title&gt;&lt;/titles&gt;&lt;periodical&gt;&lt;full-title&gt;Asian Pacific journal of cancer prevention&lt;/full-title&gt;&lt;/periodical&gt;&lt;pages&gt;6613-6618&lt;/pages&gt;&lt;volume&gt;14&lt;/volume&gt;&lt;number&gt;11&lt;/number&gt;&lt;dates&gt;&lt;year&gt;2013&lt;/year&gt;&lt;/dates&gt;&lt;isbn&gt;1513-736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16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Lau et al 201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alays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Lau&lt;/Author&gt;&lt;Year&gt;2017&lt;/Year&gt;&lt;RecNum&gt;42&lt;/RecNum&gt;&lt;DisplayText&gt;[42]&lt;/DisplayText&gt;&lt;record&gt;&lt;rec-number&gt;42&lt;/rec-number&gt;&lt;foreign-keys&gt;&lt;key app="EN" db-id="dp0wwre5xd0peces9aep2ts9v0vda9r9ptz5" timestamp="1744817672"&gt;42&lt;/key&gt;&lt;/foreign-keys&gt;&lt;ref-type name="Journal Article"&gt;17&lt;/ref-type&gt;&lt;contributors&gt;&lt;authors&gt;&lt;author&gt;Lau, Tze-Pheng&lt;/author&gt;&lt;author&gt;Lian, Lay-Hoong&lt;/author&gt;&lt;author&gt;Cheah, Phaik-Leng&lt;/author&gt;&lt;author&gt;Looi, Lai-Meng&lt;/author&gt;&lt;author&gt;Roslani, April C&lt;/author&gt;&lt;author&gt;Goh, Khean-Lee&lt;/author&gt;&lt;author&gt;Lee, Ping-Chin&lt;/author&gt;&lt;author&gt;Chua, Kek-Heng&lt;/author&gt;&lt;/authors&gt;&lt;/contributors&gt;&lt;titles&gt;&lt;title&gt;Lack of correlation between X-ray repair cross-complementing group 1 gene polymorphisms and the susceptibility to colorectal cancer in a Malaysian cohort&lt;/title&gt;&lt;secondary-title&gt;European Journal of Cancer Prevention&lt;/secondary-title&gt;&lt;/titles&gt;&lt;periodical&gt;&lt;full-title&gt;European Journal of Cancer Prevention&lt;/full-title&gt;&lt;/periodical&gt;&lt;pages&gt;506-510&lt;/pages&gt;&lt;volume&gt;26&lt;/volume&gt;&lt;number&gt;6&lt;/number&gt;&lt;dates&gt;&lt;year&gt;2017&lt;/year&gt;&lt;/dates&gt;&lt;isbn&gt;0959-827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osseini et al 202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gypt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fric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osseini&lt;/Author&gt;&lt;Year&gt;2020&lt;/Year&gt;&lt;RecNum&gt;43&lt;/RecNum&gt;&lt;DisplayText&gt;[43]&lt;/DisplayText&gt;&lt;record&gt;&lt;rec-number&gt;43&lt;/rec-number&gt;&lt;foreign-keys&gt;&lt;key app="EN" db-id="dp0wwre5xd0peces9aep2ts9v0vda9r9ptz5" timestamp="1744817672"&gt;43&lt;/key&gt;&lt;/foreign-keys&gt;&lt;ref-type name="Journal Article"&gt;17&lt;/ref-type&gt;&lt;contributors&gt;&lt;authors&gt;&lt;author&gt;Hosseini, Seyed Mohammad&lt;/author&gt;&lt;author&gt;Mohammadiasl, Javad&lt;/author&gt;&lt;author&gt;Talaiezadeh, Abdolhasan&lt;/author&gt;&lt;author&gt;Alidadi, Rahim&lt;/author&gt;&lt;author&gt;Bijanzadeh, Mahdi&lt;/author&gt;&lt;/authors&gt;&lt;/contributors&gt;&lt;titles&gt;&lt;title&gt;Influence of two DNA repair pathway polymorphisms in colorectal cancer risk in southwest Iran&lt;/title&gt;&lt;secondary-title&gt;Asian Pacific journal of cancer prevention: APJCP&lt;/secondary-title&gt;&lt;/titles&gt;&lt;periodical&gt;&lt;full-title&gt;Asian Pacific journal of cancer prevention: APJCP&lt;/full-title&gt;&lt;/periodical&gt;&lt;pages&gt;1919&lt;/pages&gt;&lt;volume&gt;21&lt;/volume&gt;&lt;number&gt;7&lt;/number&gt;&lt;dates&gt;&lt;year&gt;2020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3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za-Espinoza et al 2023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xcio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6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eza-Espinoza&lt;/Author&gt;&lt;Year&gt;2023&lt;/Year&gt;&lt;RecNum&gt;44&lt;/RecNum&gt;&lt;DisplayText&gt;[44]&lt;/DisplayText&gt;&lt;record&gt;&lt;rec-number&gt;44&lt;/rec-number&gt;&lt;foreign-keys&gt;&lt;key app="EN" db-id="dp0wwre5xd0peces9aep2ts9v0vda9r9ptz5" timestamp="1744817672"&gt;44&lt;/key&gt;&lt;/foreign-keys&gt;&lt;ref-type name="Journal Article"&gt;17&lt;/ref-type&gt;&lt;contributors&gt;&lt;authors&gt;&lt;author&gt;Meza-Espinoza, Juan Pablo&lt;/author&gt;&lt;author&gt;Peralta-Leal, Valeria&lt;/author&gt;&lt;author&gt;Durán-González, Jorge&lt;/author&gt;&lt;author&gt;Macías-Gómez, Nelly&lt;/author&gt;&lt;author&gt;Bocanegra-Alonso, Anabel&lt;/author&gt;&lt;author&gt;Leal-Ugarte, Evelia&lt;/author&gt;&lt;author&gt;Jin, Xiaoye&lt;/author&gt;&lt;/authors&gt;&lt;/contributors&gt;&lt;titles&gt;&lt;title&gt;XRCC1 R194W and R399Q Polymorphisms and Colorectal Cancer Risk in a Northeastern Mexican Population&lt;/title&gt;&lt;secondary-title&gt;Genetics Research&lt;/secondary-title&gt;&lt;/titles&gt;&lt;periodical&gt;&lt;full-title&gt;Genetics Research&lt;/full-title&gt;&lt;/periodical&gt;&lt;pages&gt;e32&lt;/pages&gt;&lt;volume&gt;2023&lt;/volume&gt;&lt;dates&gt;&lt;year&gt;2023&lt;/year&gt;&lt;/dates&gt;&lt;isbn&gt;0016-6723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4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tern et al 200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3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3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6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3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tern&lt;/Author&gt;&lt;Year&gt;2006&lt;/Year&gt;&lt;RecNum&gt;45&lt;/RecNum&gt;&lt;DisplayText&gt;[45]&lt;/DisplayText&gt;&lt;record&gt;&lt;rec-number&gt;45&lt;/rec-number&gt;&lt;foreign-keys&gt;&lt;key app="EN" db-id="dp0wwre5xd0peces9aep2ts9v0vda9r9ptz5" timestamp="1744817672"&gt;45&lt;/key&gt;&lt;/foreign-keys&gt;&lt;ref-type name="Journal Article"&gt;17&lt;/ref-type&gt;&lt;contributors&gt;&lt;authors&gt;&lt;author&gt;Stern, Mariana C&lt;/author&gt;&lt;author&gt;Siegmund, Kimberly D&lt;/author&gt;&lt;author&gt;Conti, David V&lt;/author&gt;&lt;author&gt;Corral, Román&lt;/author&gt;&lt;author&gt;Haile, Robert W&lt;/author&gt;&lt;/authors&gt;&lt;/contributors&gt;&lt;titles&gt;&lt;title&gt;XRCC1, XRCC3, and XPD polymorphisms as modifiers of the effect of smoking and alcohol on colorectal adenoma risk&lt;/title&gt;&lt;secondary-title&gt;Cancer Epidemiology Biomarkers &amp;amp; Prevention&lt;/secondary-title&gt;&lt;/titles&gt;&lt;periodical&gt;&lt;full-title&gt;Cancer Epidemiology Biomarkers &amp;amp; Prevention&lt;/full-title&gt;&lt;/periodical&gt;&lt;pages&gt;2384-2390&lt;/pages&gt;&lt;volume&gt;15&lt;/volume&gt;&lt;number&gt;12&lt;/number&gt;&lt;dates&gt;&lt;year&gt;2006&lt;/year&gt;&lt;/dates&gt;&lt;isbn&gt;1055-9965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5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Berndt et al 200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US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ixed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PEX microarray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1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0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2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Berndt&lt;/Author&gt;&lt;Year&gt;2007&lt;/Year&gt;&lt;RecNum&gt;46&lt;/RecNum&gt;&lt;DisplayText&gt;[46]&lt;/DisplayText&gt;&lt;record&gt;&lt;rec-number&gt;46&lt;/rec-number&gt;&lt;foreign-keys&gt;&lt;key app="EN" db-id="dp0wwre5xd0peces9aep2ts9v0vda9r9ptz5" timestamp="1744817672"&gt;46&lt;/key&gt;&lt;/foreign-keys&gt;&lt;ref-type name="Journal Article"&gt;17&lt;/ref-type&gt;&lt;contributors&gt;&lt;authors&gt;&lt;author&gt;Berndt, Sonja I&lt;/author&gt;&lt;author&gt;Huang, Wen-Yi&lt;/author&gt;&lt;author&gt;Fallin, M Daniele&lt;/author&gt;&lt;author&gt;Helzlsouer, Kathy J&lt;/author&gt;&lt;author&gt;Platz, Elizabeth A&lt;/author&gt;&lt;author&gt;Weissfeld, Joel L&lt;/author&gt;&lt;author&gt;Church, Timothy R&lt;/author&gt;&lt;author&gt;Welch, Robert&lt;/author&gt;&lt;author&gt;Chanock, Stephen J&lt;/author&gt;&lt;author&gt;Hayes, Richard B&lt;/author&gt;&lt;/authors&gt;&lt;/contributors&gt;&lt;titles&gt;&lt;title&gt;Genetic variation in base excision repair genes and the prevalence of advanced colorectal adenoma&lt;/title&gt;&lt;secondary-title&gt;Cancer research&lt;/secondary-title&gt;&lt;/titles&gt;&lt;periodical&gt;&lt;full-title&gt;Cancer research&lt;/full-title&gt;&lt;/periodical&gt;&lt;pages&gt;1395-1404&lt;/pages&gt;&lt;volume&gt;67&lt;/volume&gt;&lt;number&gt;3&lt;/number&gt;&lt;dates&gt;&lt;year&gt;2007&lt;/year&gt;&lt;/dates&gt;&lt;isbn&gt;0008-5472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6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pungcol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22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hilipine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6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Capungcol&lt;/Author&gt;&lt;Year&gt;2022&lt;/Year&gt;&lt;RecNum&gt;47&lt;/RecNum&gt;&lt;DisplayText&gt;[47]&lt;/DisplayText&gt;&lt;record&gt;&lt;rec-number&gt;47&lt;/rec-number&gt;&lt;foreign-keys&gt;&lt;key app="EN" db-id="dp0wwre5xd0peces9aep2ts9v0vda9r9ptz5" timestamp="1744817672"&gt;47&lt;/key&gt;&lt;/foreign-keys&gt;&lt;ref-type name="Journal Article"&gt;17&lt;/ref-type&gt;&lt;contributors&gt;&lt;authors&gt;&lt;author&gt;Capungcol, Mariel V&lt;/author&gt;&lt;author&gt;Bathan, Gladys I&lt;/author&gt;&lt;author&gt;Fellizar, Allan L&lt;/author&gt;&lt;author&gt;Bangaoil, Ruth R&lt;/author&gt;&lt;author&gt;Sy-Ortin, Teresa T&lt;/author&gt;&lt;author&gt;Ramos, Maria Cristina R&lt;/author&gt;&lt;author&gt;Albano, Pia Marie S&lt;/author&gt;&lt;/authors&gt;&lt;/contributors&gt;&lt;titles&gt;&lt;title&gt;Association of XRCC1 Arg399Gln and RAD51 135 G&amp;gt; C Polymorphisms and Epidemiologic Risk Factors with Colorectal Cancer among Selected Filipinos&lt;/title&gt;&lt;secondary-title&gt;Acta Medica Philippina&lt;/secondary-title&gt;&lt;/titles&gt;&lt;periodical&gt;&lt;full-title&gt;Acta Medica Philippina&lt;/full-title&gt;&lt;/periodical&gt;&lt;volume&gt;56&lt;/volume&gt;&lt;number&gt;11&lt;/number&gt;&lt;dates&gt;&lt;year&gt;2022&lt;/year&gt;&lt;/dates&gt;&lt;isbn&gt;2094-927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7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uang et al 201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hin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5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7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5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5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uang&lt;/Author&gt;&lt;Year&gt;2015&lt;/Year&gt;&lt;RecNum&gt;48&lt;/RecNum&gt;&lt;DisplayText&gt;[48]&lt;/DisplayText&gt;&lt;record&gt;&lt;rec-number&gt;48&lt;/rec-number&gt;&lt;foreign-keys&gt;&lt;key app="EN" db-id="dp0wwre5xd0peces9aep2ts9v0vda9r9ptz5" timestamp="1744817672"&gt;48&lt;/key&gt;&lt;/foreign-keys&gt;&lt;ref-type name="Journal Article"&gt;17&lt;/ref-type&gt;&lt;contributors&gt;&lt;authors&gt;&lt;author&gt;Huang, Yi&lt;/author&gt;&lt;author&gt;Li, Xiaohua&lt;/author&gt;&lt;author&gt;He, Jing&lt;/author&gt;&lt;author&gt;Chen, Lin&lt;/author&gt;&lt;author&gt;Huang, Huaxing&lt;/author&gt;&lt;author&gt;Liang, Mengdi&lt;/author&gt;&lt;author&gt;Zhu, Qiannan&lt;/author&gt;&lt;author&gt;Huang, Yaoyu&lt;/author&gt;&lt;author&gt;Wang, Li&lt;/author&gt;&lt;author&gt;Pan, Chunji&lt;/author&gt;&lt;/authors&gt;&lt;/contributors&gt;&lt;titles&gt;&lt;title&gt;Genetic polymorphisms in XRCC1 genes and colorectal cancer susceptibility&lt;/title&gt;&lt;secondary-title&gt;World journal of surgical oncology&lt;/secondary-title&gt;&lt;/titles&gt;&lt;periodical&gt;&lt;full-title&gt;World journal of surgical oncology&lt;/full-title&gt;&lt;/periodical&gt;&lt;pages&gt;1-7&lt;/pages&gt;&lt;volume&gt;13&lt;/volume&gt;&lt;dates&gt;&lt;year&gt;2015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8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Fouad et al 2017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Egypt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fric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RT-PCR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8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4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Fouad&lt;/Author&gt;&lt;Year&gt;2017&lt;/Year&gt;&lt;RecNum&gt;82&lt;/RecNum&gt;&lt;DisplayText&gt;[21]&lt;/DisplayText&gt;&lt;record&gt;&lt;rec-number&gt;82&lt;/rec-number&gt;&lt;foreign-keys&gt;&lt;key app="EN" db-id="dp0wwre5xd0peces9aep2ts9v0vda9r9ptz5" timestamp="1745024622"&gt;82&lt;/key&gt;&lt;/foreign-keys&gt;&lt;ref-type name="Journal Article"&gt;17&lt;/ref-type&gt;&lt;contributors&gt;&lt;authors&gt;&lt;author&gt;Fouad, H&lt;/author&gt;&lt;author&gt;Sabry, D&lt;/author&gt;&lt;author&gt;Morsi, H&lt;/author&gt;&lt;author&gt;Shehab, H&lt;/author&gt;&lt;author&gt;Abuzaid, N. F&lt;/author&gt;&lt;/authors&gt;&lt;/contributors&gt;&lt;auth-address&gt;Department of Biochemistry, Cairo University School of Medicine, Cairo, Egypt.&amp;#xD;Department of Pharmacology, Hail University College of Pharmacy, Hail, Saudi Arabia.&amp;#xD;Department of Tropical Medicine and Gastroenterology, Cairo University School of Medicine, Cairo, Egypt.&lt;/auth-address&gt;&lt;titles&gt;&lt;title&gt;XRCC1 Gene Polymorphisms and miR-21 Expression in Patients with Colorectal Carcinoma&lt;/title&gt;&lt;secondary-title&gt;Eurasian J Med&lt;/secondary-title&gt;&lt;/titles&gt;&lt;periodical&gt;&lt;full-title&gt;Eurasian J Med&lt;/full-title&gt;&lt;/periodical&gt;&lt;pages&gt;132-136&lt;/pages&gt;&lt;volume&gt;49&lt;/volume&gt;&lt;number&gt;2&lt;/number&gt;&lt;keywords&gt;&lt;keyword&gt;Colorectal cancer&lt;/keyword&gt;&lt;keyword&gt;DNA repair&lt;/keyword&gt;&lt;keyword&gt;Xrcc1&lt;/keyword&gt;&lt;keyword&gt;miRNA-21&lt;/keyword&gt;&lt;keyword&gt;single nucleotide polymorphisms&lt;/keyword&gt;&lt;/keywords&gt;&lt;dates&gt;&lt;year&gt;2017&lt;/year&gt;&lt;pub-dates&gt;&lt;date&gt;Jun&lt;/date&gt;&lt;/pub-dates&gt;&lt;/dates&gt;&lt;isbn&gt;1308-8734 (Print)&amp;#xD;1308-8734&lt;/isbn&gt;&lt;accession-num&gt;28638257&lt;/accession-num&gt;&lt;urls&gt;&lt;/urls&gt;&lt;custom1&gt;Conflict of Interest: No conflict of interest was declared by the authors.&lt;/custom1&gt;&lt;custom2&gt;PMC5469840&lt;/custom2&gt;&lt;electronic-resource-num&gt;10.5152/eurasianjmed.2017.17021&lt;/electronic-resource-num&gt;&lt;remote-database-provider&gt;NLM&lt;/remote-database-provider&gt;&lt;language&gt;eng&lt;/language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21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Karam et al 201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Saudi Arab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CTP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0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0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aram&lt;/Author&gt;&lt;Year&gt;2016&lt;/Year&gt;&lt;RecNum&gt;49&lt;/RecNum&gt;&lt;DisplayText&gt;[49]&lt;/DisplayText&gt;&lt;record&gt;&lt;rec-number&gt;49&lt;/rec-number&gt;&lt;foreign-keys&gt;&lt;key app="EN" db-id="dp0wwre5xd0peces9aep2ts9v0vda9r9ptz5" timestamp="1744817672"&gt;49&lt;/key&gt;&lt;/foreign-keys&gt;&lt;ref-type name="Journal Article"&gt;17&lt;/ref-type&gt;&lt;contributors&gt;&lt;authors&gt;&lt;author&gt;Karam, Rehab A&lt;/author&gt;&lt;author&gt;Al Jiffry, Bilal O&lt;/author&gt;&lt;author&gt;Al Saeed, Mohamed&lt;/author&gt;&lt;author&gt;Abd El Rahman, Tamer M&lt;/author&gt;&lt;author&gt;Hatem, Mohamed&lt;/author&gt;&lt;author&gt;Amer, Mona G&lt;/author&gt;&lt;/authors&gt;&lt;/contributors&gt;&lt;titles&gt;&lt;title&gt;DNA repair genes polymorphisms and risk of colorectal cancer in Saudi patients&lt;/title&gt;&lt;secondary-title&gt;Arab journal of gastroenterology&lt;/secondary-title&gt;&lt;/titles&gt;&lt;periodical&gt;&lt;full-title&gt;Arab journal of gastroenterology&lt;/full-title&gt;&lt;/periodical&gt;&lt;pages&gt;117-120&lt;/pages&gt;&lt;volume&gt;17&lt;/volume&gt;&lt;number&gt;3&lt;/number&gt;&lt;dates&gt;&lt;year&gt;2016&lt;/year&gt;&lt;/dates&gt;&lt;isbn&gt;1687-1979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49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proofErr w:type="spellStart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ehrzad</w:t>
            </w:r>
            <w:proofErr w:type="spellEnd"/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 et al 2020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Iran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Cauc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3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8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9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</w:t>
            </w:r>
          </w:p>
        </w:tc>
        <w:tc>
          <w:tcPr>
            <w:tcW w:w="646" w:type="pct"/>
          </w:tcPr>
          <w:p w:rsidR="00DE375F" w:rsidRPr="00030B3A" w:rsidRDefault="00DE375F" w:rsidP="000B160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ehrzad&lt;/Author&gt;&lt;Year&gt;2020&lt;/Year&gt;&lt;RecNum&gt;50&lt;/RecNum&gt;&lt;DisplayText&gt;[50]&lt;/DisplayText&gt;&lt;record&gt;&lt;rec-number&gt;50&lt;/rec-number&gt;&lt;foreign-keys&gt;&lt;key app="EN" db-id="dp0wwre5xd0peces9aep2ts9v0vda9r9ptz5" timestamp="1744817672"&gt;50&lt;/key&gt;&lt;/foreign-keys&gt;&lt;ref-type name="Journal Article"&gt;17&lt;/ref-type&gt;&lt;contributors&gt;&lt;authors&gt;&lt;author&gt;Mehrzad, Jamshid&lt;/author&gt;&lt;author&gt;Dayyani, Mahdieh&lt;/author&gt;&lt;author&gt;Erfanian-Khorasani, Mohammadreza&lt;/author&gt;&lt;/authors&gt;&lt;/contributors&gt;&lt;titles&gt;&lt;title&gt;The independent and combined effects of selected risk factors and Arg399Gln XRCC1 polymorphism in the risk of colorectal cancer among an Iranian population&lt;/title&gt;&lt;secondary-title&gt;Medical Journal of the Islamic Republic of Iran&lt;/secondary-title&gt;&lt;/titles&gt;&lt;periodical&gt;&lt;full-title&gt;Medical Journal of the Islamic Republic of Iran&lt;/full-title&gt;&lt;/periodical&gt;&lt;pages&gt;75&lt;/pages&gt;&lt;volume&gt;34&lt;/volume&gt;&lt;dates&gt;&lt;year&gt;2020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50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Yeh et al 2005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 xml:space="preserve">Taiwan      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07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60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1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84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91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4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Yeh&lt;/Author&gt;&lt;Year&gt;2005&lt;/Year&gt;&lt;RecNum&gt;51&lt;/RecNum&gt;&lt;DisplayText&gt;[51]&lt;/DisplayText&gt;&lt;record&gt;&lt;rec-number&gt;51&lt;/rec-number&gt;&lt;foreign-keys&gt;&lt;key app="EN" db-id="dp0wwre5xd0peces9aep2ts9v0vda9r9ptz5" timestamp="1744817672"&gt;51&lt;/key&gt;&lt;/foreign-keys&gt;&lt;ref-type name="Journal Article"&gt;17&lt;/ref-type&gt;&lt;contributors&gt;&lt;authors&gt;&lt;author&gt;Yeh, Chih-Ching&lt;/author&gt;&lt;author&gt;Sung, Fung-Chang&lt;/author&gt;&lt;author&gt;Tang, Reiping&lt;/author&gt;&lt;author&gt;Chang-Chieh, Chung Rong&lt;/author&gt;&lt;author&gt;Hsieh, Ling-Ling&lt;/author&gt;&lt;/authors&gt;&lt;/contributors&gt;&lt;titles&gt;&lt;title&gt;Polymorphisms of the XRCC1, XRCC3, &amp;amp; XPD genes, and colorectal cancer risk: a case-control study in Taiwan&lt;/title&gt;&lt;secondary-title&gt;BMC cancer&lt;/secondary-title&gt;&lt;/titles&gt;&lt;periodical&gt;&lt;full-title&gt;BMC Cancer&lt;/full-title&gt;&lt;/periodical&gt;&lt;pages&gt;1-8&lt;/pages&gt;&lt;volume&gt;5&lt;/volume&gt;&lt;dates&gt;&lt;year&gt;2005&lt;/year&gt;&lt;/dates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51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E375F" w:rsidRPr="00030B3A" w:rsidTr="00DE375F">
        <w:trPr>
          <w:trHeight w:val="320"/>
        </w:trPr>
        <w:tc>
          <w:tcPr>
            <w:tcW w:w="1035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alim et al 2016</w:t>
            </w:r>
          </w:p>
        </w:tc>
        <w:tc>
          <w:tcPr>
            <w:tcW w:w="606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Malaysia</w:t>
            </w:r>
          </w:p>
        </w:tc>
        <w:tc>
          <w:tcPr>
            <w:tcW w:w="41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Asian</w:t>
            </w:r>
          </w:p>
        </w:tc>
        <w:tc>
          <w:tcPr>
            <w:tcW w:w="689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PCR-RFLP</w:t>
            </w:r>
          </w:p>
        </w:tc>
        <w:tc>
          <w:tcPr>
            <w:tcW w:w="308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BC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22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6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2</w:t>
            </w:r>
          </w:p>
        </w:tc>
        <w:tc>
          <w:tcPr>
            <w:tcW w:w="202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59</w:t>
            </w:r>
          </w:p>
        </w:tc>
        <w:tc>
          <w:tcPr>
            <w:tcW w:w="244" w:type="pct"/>
            <w:shd w:val="clear" w:color="auto" w:fill="auto"/>
            <w:noWrap/>
            <w:vAlign w:val="bottom"/>
            <w:hideMark/>
          </w:tcPr>
          <w:p w:rsidR="00DE375F" w:rsidRPr="00E91D8F" w:rsidRDefault="00DE375F" w:rsidP="00DE375F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  <w:r w:rsidRPr="00E91D8F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31</w:t>
            </w:r>
          </w:p>
        </w:tc>
        <w:tc>
          <w:tcPr>
            <w:tcW w:w="646" w:type="pct"/>
          </w:tcPr>
          <w:p w:rsidR="00DE375F" w:rsidRPr="00030B3A" w:rsidRDefault="00DE375F" w:rsidP="00DE375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alim&lt;/Author&gt;&lt;Year&gt;2016&lt;/Year&gt;&lt;RecNum&gt;52&lt;/RecNum&gt;&lt;DisplayText&gt;[52]&lt;/DisplayText&gt;&lt;record&gt;&lt;rec-number&gt;52&lt;/rec-number&gt;&lt;foreign-keys&gt;&lt;key app="EN" db-id="dp0wwre5xd0peces9aep2ts9v0vda9r9ptz5" timestamp="1744817672"&gt;52&lt;/key&gt;&lt;/foreign-keys&gt;&lt;ref-type name="Journal Article"&gt;17&lt;/ref-type&gt;&lt;contributors&gt;&lt;authors&gt;&lt;author&gt;Halim, Noor Hanis Abu&lt;/author&gt;&lt;author&gt;Chong, Eric Tzyy Jiann&lt;/author&gt;&lt;author&gt;Chuah, Jitt Aun&lt;/author&gt;&lt;author&gt;See, Edwin Un Hean&lt;/author&gt;&lt;author&gt;Chua, Kek Heng&lt;/author&gt;&lt;author&gt;Lee, Ping-Chin&lt;/author&gt;&lt;/authors&gt;&lt;/contributors&gt;&lt;titles&gt;&lt;title&gt;Variant alleles in XRCC1 Arg194Trp and Arg399Gln polymorphisms increase risk of gastrointestinal cancer in Sabah, North Borneo&lt;/title&gt;&lt;secondary-title&gt;Asian Pacific Journal of Cancer Prevention&lt;/secondary-title&gt;&lt;/titles&gt;&lt;periodical&gt;&lt;full-title&gt;Asian Pacific journal of cancer prevention&lt;/full-title&gt;&lt;/periodical&gt;&lt;pages&gt;1925-1931&lt;/pages&gt;&lt;volume&gt;17&lt;/volume&gt;&lt;number&gt;4&lt;/number&gt;&lt;dates&gt;&lt;year&gt;2016&lt;/year&gt;&lt;/dates&gt;&lt;isbn&gt;1513-7368&lt;/isbn&gt;&lt;urls&gt;&lt;/urls&gt;&lt;/record&gt;&lt;/Cite&gt;&lt;/EndNote&gt;</w:instrTex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030B3A">
              <w:rPr>
                <w:rFonts w:ascii="Times New Roman" w:hAnsi="Times New Roman" w:cs="Times New Roman"/>
                <w:noProof/>
                <w:color w:val="000000" w:themeColor="text1"/>
              </w:rPr>
              <w:t>[52]</w:t>
            </w:r>
            <w:r w:rsidRPr="00030B3A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</w:tbl>
    <w:p w:rsidR="00DE375F" w:rsidRPr="00030B3A" w:rsidRDefault="00DE375F">
      <w:pPr>
        <w:rPr>
          <w:rFonts w:ascii="Times New Roman" w:hAnsi="Times New Roman" w:cs="Times New Roman"/>
          <w:lang w:val="en-US"/>
        </w:rPr>
      </w:pPr>
    </w:p>
    <w:p w:rsidR="00DE375F" w:rsidRPr="00030B3A" w:rsidRDefault="00DE375F">
      <w:pPr>
        <w:rPr>
          <w:rFonts w:ascii="Times New Roman" w:hAnsi="Times New Roman" w:cs="Times New Roman"/>
          <w:b/>
          <w:bCs/>
          <w:lang w:val="en-US"/>
        </w:rPr>
      </w:pPr>
      <w:r w:rsidRPr="00030B3A">
        <w:rPr>
          <w:rFonts w:ascii="Times New Roman" w:hAnsi="Times New Roman" w:cs="Times New Roman"/>
          <w:b/>
          <w:bCs/>
          <w:lang w:val="en-US"/>
        </w:rPr>
        <w:lastRenderedPageBreak/>
        <w:t>References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</w:rPr>
        <w:fldChar w:fldCharType="begin"/>
      </w:r>
      <w:r w:rsidRPr="00030B3A">
        <w:rPr>
          <w:rFonts w:ascii="Times New Roman" w:hAnsi="Times New Roman" w:cs="Times New Roman"/>
        </w:rPr>
        <w:instrText xml:space="preserve"> ADDIN EN.REFLIST </w:instrText>
      </w:r>
      <w:r w:rsidRPr="00030B3A">
        <w:rPr>
          <w:rFonts w:ascii="Times New Roman" w:hAnsi="Times New Roman" w:cs="Times New Roman"/>
        </w:rPr>
        <w:fldChar w:fldCharType="separate"/>
      </w:r>
      <w:r w:rsidRPr="00030B3A">
        <w:rPr>
          <w:rFonts w:ascii="Times New Roman" w:hAnsi="Times New Roman" w:cs="Times New Roman"/>
          <w:noProof/>
        </w:rPr>
        <w:t>1.</w:t>
      </w:r>
      <w:r w:rsidRPr="00030B3A">
        <w:rPr>
          <w:rFonts w:ascii="Times New Roman" w:hAnsi="Times New Roman" w:cs="Times New Roman"/>
          <w:noProof/>
        </w:rPr>
        <w:tab/>
        <w:t xml:space="preserve">Abdel-Rahman, S.Z., et al., </w:t>
      </w:r>
      <w:r w:rsidRPr="00030B3A">
        <w:rPr>
          <w:rFonts w:ascii="Times New Roman" w:hAnsi="Times New Roman" w:cs="Times New Roman"/>
          <w:i/>
          <w:noProof/>
        </w:rPr>
        <w:t>Inheritance of the 194Trp and the 399Gln variant alleles of the DNA repair gene XRCC1 are associated with increased risk of early-onset colorectal carcinoma in Egypt.</w:t>
      </w:r>
      <w:r w:rsidRPr="00030B3A">
        <w:rPr>
          <w:rFonts w:ascii="Times New Roman" w:hAnsi="Times New Roman" w:cs="Times New Roman"/>
          <w:noProof/>
        </w:rPr>
        <w:t xml:space="preserve"> Cancer letters, 2000. </w:t>
      </w:r>
      <w:r w:rsidRPr="00030B3A">
        <w:rPr>
          <w:rFonts w:ascii="Times New Roman" w:hAnsi="Times New Roman" w:cs="Times New Roman"/>
          <w:b/>
          <w:noProof/>
        </w:rPr>
        <w:t>159</w:t>
      </w:r>
      <w:r w:rsidRPr="00030B3A">
        <w:rPr>
          <w:rFonts w:ascii="Times New Roman" w:hAnsi="Times New Roman" w:cs="Times New Roman"/>
          <w:noProof/>
        </w:rPr>
        <w:t>(1): p. 79-86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.</w:t>
      </w:r>
      <w:r w:rsidRPr="00030B3A">
        <w:rPr>
          <w:rFonts w:ascii="Times New Roman" w:hAnsi="Times New Roman" w:cs="Times New Roman"/>
          <w:noProof/>
        </w:rPr>
        <w:tab/>
        <w:t xml:space="preserve">Hong, Y.C., et al., </w:t>
      </w:r>
      <w:r w:rsidRPr="00030B3A">
        <w:rPr>
          <w:rFonts w:ascii="Times New Roman" w:hAnsi="Times New Roman" w:cs="Times New Roman"/>
          <w:i/>
          <w:noProof/>
        </w:rPr>
        <w:t>Polymorphisms of XRCC1 gene, alcohol consumption and colorectal cancer.</w:t>
      </w:r>
      <w:r w:rsidRPr="00030B3A">
        <w:rPr>
          <w:rFonts w:ascii="Times New Roman" w:hAnsi="Times New Roman" w:cs="Times New Roman"/>
          <w:noProof/>
        </w:rPr>
        <w:t xml:space="preserve"> Int J Cancer, 2005. </w:t>
      </w:r>
      <w:r w:rsidRPr="00030B3A">
        <w:rPr>
          <w:rFonts w:ascii="Times New Roman" w:hAnsi="Times New Roman" w:cs="Times New Roman"/>
          <w:b/>
          <w:noProof/>
        </w:rPr>
        <w:t>116</w:t>
      </w:r>
      <w:r w:rsidRPr="00030B3A">
        <w:rPr>
          <w:rFonts w:ascii="Times New Roman" w:hAnsi="Times New Roman" w:cs="Times New Roman"/>
          <w:noProof/>
        </w:rPr>
        <w:t>(3): p. 428-3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.</w:t>
      </w:r>
      <w:r w:rsidRPr="00030B3A">
        <w:rPr>
          <w:rFonts w:ascii="Times New Roman" w:hAnsi="Times New Roman" w:cs="Times New Roman"/>
          <w:noProof/>
        </w:rPr>
        <w:tab/>
        <w:t xml:space="preserve">Moreno, V., et al., </w:t>
      </w:r>
      <w:r w:rsidRPr="00030B3A">
        <w:rPr>
          <w:rFonts w:ascii="Times New Roman" w:hAnsi="Times New Roman" w:cs="Times New Roman"/>
          <w:i/>
          <w:noProof/>
        </w:rPr>
        <w:t>Polymorphisms in genes of nucleotide and base excision repair: risk and prognosis of colorectal cancer.</w:t>
      </w:r>
      <w:r w:rsidRPr="00030B3A">
        <w:rPr>
          <w:rFonts w:ascii="Times New Roman" w:hAnsi="Times New Roman" w:cs="Times New Roman"/>
          <w:noProof/>
        </w:rPr>
        <w:t xml:space="preserve"> Clin Cancer Res, 2006. </w:t>
      </w:r>
      <w:r w:rsidRPr="00030B3A">
        <w:rPr>
          <w:rFonts w:ascii="Times New Roman" w:hAnsi="Times New Roman" w:cs="Times New Roman"/>
          <w:b/>
          <w:noProof/>
        </w:rPr>
        <w:t>12</w:t>
      </w:r>
      <w:r w:rsidRPr="00030B3A">
        <w:rPr>
          <w:rFonts w:ascii="Times New Roman" w:hAnsi="Times New Roman" w:cs="Times New Roman"/>
          <w:noProof/>
        </w:rPr>
        <w:t>(7 Pt 1): p. 2101-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.</w:t>
      </w:r>
      <w:r w:rsidRPr="00030B3A">
        <w:rPr>
          <w:rFonts w:ascii="Times New Roman" w:hAnsi="Times New Roman" w:cs="Times New Roman"/>
          <w:noProof/>
        </w:rPr>
        <w:tab/>
        <w:t xml:space="preserve">Skjelbred, C.F., et al., </w:t>
      </w:r>
      <w:r w:rsidRPr="00030B3A">
        <w:rPr>
          <w:rFonts w:ascii="Times New Roman" w:hAnsi="Times New Roman" w:cs="Times New Roman"/>
          <w:i/>
          <w:noProof/>
        </w:rPr>
        <w:t>Polymorphisms of the XRCC1, XRCC3 and XPD genes and risk of colorectal adenoma and carcinoma, in a Norwegian cohort: a case control study.</w:t>
      </w:r>
      <w:r w:rsidRPr="00030B3A">
        <w:rPr>
          <w:rFonts w:ascii="Times New Roman" w:hAnsi="Times New Roman" w:cs="Times New Roman"/>
          <w:noProof/>
        </w:rPr>
        <w:t xml:space="preserve"> BMC Cancer, 2006. </w:t>
      </w:r>
      <w:r w:rsidRPr="00030B3A">
        <w:rPr>
          <w:rFonts w:ascii="Times New Roman" w:hAnsi="Times New Roman" w:cs="Times New Roman"/>
          <w:b/>
          <w:noProof/>
        </w:rPr>
        <w:t>6</w:t>
      </w:r>
      <w:r w:rsidRPr="00030B3A">
        <w:rPr>
          <w:rFonts w:ascii="Times New Roman" w:hAnsi="Times New Roman" w:cs="Times New Roman"/>
          <w:noProof/>
        </w:rPr>
        <w:t>: p. 67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5.</w:t>
      </w:r>
      <w:r w:rsidRPr="00030B3A">
        <w:rPr>
          <w:rFonts w:ascii="Times New Roman" w:hAnsi="Times New Roman" w:cs="Times New Roman"/>
          <w:noProof/>
        </w:rPr>
        <w:tab/>
        <w:t xml:space="preserve">Stern, M.C., et al., </w:t>
      </w:r>
      <w:r w:rsidRPr="00030B3A">
        <w:rPr>
          <w:rFonts w:ascii="Times New Roman" w:hAnsi="Times New Roman" w:cs="Times New Roman"/>
          <w:i/>
          <w:noProof/>
        </w:rPr>
        <w:t>DNA repair single-nucleotide polymorphisms in colorectal cancer and their role as modifiers of the effect of cigarette smoking and alcohol in the Singapore Chinese Health Study.</w:t>
      </w:r>
      <w:r w:rsidRPr="00030B3A">
        <w:rPr>
          <w:rFonts w:ascii="Times New Roman" w:hAnsi="Times New Roman" w:cs="Times New Roman"/>
          <w:noProof/>
        </w:rPr>
        <w:t xml:space="preserve"> Cancer Epidemiol Biomarkers Prev, 2007. </w:t>
      </w:r>
      <w:r w:rsidRPr="00030B3A">
        <w:rPr>
          <w:rFonts w:ascii="Times New Roman" w:hAnsi="Times New Roman" w:cs="Times New Roman"/>
          <w:b/>
          <w:noProof/>
        </w:rPr>
        <w:t>16</w:t>
      </w:r>
      <w:r w:rsidRPr="00030B3A">
        <w:rPr>
          <w:rFonts w:ascii="Times New Roman" w:hAnsi="Times New Roman" w:cs="Times New Roman"/>
          <w:noProof/>
        </w:rPr>
        <w:t>(11): p. 2363-7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6.</w:t>
      </w:r>
      <w:r w:rsidRPr="00030B3A">
        <w:rPr>
          <w:rFonts w:ascii="Times New Roman" w:hAnsi="Times New Roman" w:cs="Times New Roman"/>
          <w:noProof/>
        </w:rPr>
        <w:tab/>
        <w:t xml:space="preserve">Improta, G., et al., </w:t>
      </w:r>
      <w:r w:rsidRPr="00030B3A">
        <w:rPr>
          <w:rFonts w:ascii="Times New Roman" w:hAnsi="Times New Roman" w:cs="Times New Roman"/>
          <w:i/>
          <w:noProof/>
        </w:rPr>
        <w:t>Polymorphisms of the DNA repair genes XRCC1 and XRCC3 and risk of lung and colorectal cancer: a case-control study in a Southern Italian population.</w:t>
      </w:r>
      <w:r w:rsidRPr="00030B3A">
        <w:rPr>
          <w:rFonts w:ascii="Times New Roman" w:hAnsi="Times New Roman" w:cs="Times New Roman"/>
          <w:noProof/>
        </w:rPr>
        <w:t xml:space="preserve"> Anticancer Research, 2008. </w:t>
      </w:r>
      <w:r w:rsidRPr="00030B3A">
        <w:rPr>
          <w:rFonts w:ascii="Times New Roman" w:hAnsi="Times New Roman" w:cs="Times New Roman"/>
          <w:b/>
          <w:noProof/>
        </w:rPr>
        <w:t>28</w:t>
      </w:r>
      <w:r w:rsidRPr="00030B3A">
        <w:rPr>
          <w:rFonts w:ascii="Times New Roman" w:hAnsi="Times New Roman" w:cs="Times New Roman"/>
          <w:noProof/>
        </w:rPr>
        <w:t>(5B): p. 2941-2946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7.</w:t>
      </w:r>
      <w:r w:rsidRPr="00030B3A">
        <w:rPr>
          <w:rFonts w:ascii="Times New Roman" w:hAnsi="Times New Roman" w:cs="Times New Roman"/>
          <w:noProof/>
        </w:rPr>
        <w:tab/>
        <w:t xml:space="preserve">Sliwinski, T., et al., </w:t>
      </w:r>
      <w:r w:rsidRPr="00030B3A">
        <w:rPr>
          <w:rFonts w:ascii="Times New Roman" w:hAnsi="Times New Roman" w:cs="Times New Roman"/>
          <w:i/>
          <w:noProof/>
        </w:rPr>
        <w:t>No association between the Arg194Trp and Arg399Gln polymorphisms of the XRCC1 gene and colorectal cancer risk and progression in a Polish population.</w:t>
      </w:r>
      <w:r w:rsidRPr="00030B3A">
        <w:rPr>
          <w:rFonts w:ascii="Times New Roman" w:hAnsi="Times New Roman" w:cs="Times New Roman"/>
          <w:noProof/>
        </w:rPr>
        <w:t xml:space="preserve"> Experimental Oncology, 2008. </w:t>
      </w:r>
      <w:r w:rsidRPr="00030B3A">
        <w:rPr>
          <w:rFonts w:ascii="Times New Roman" w:hAnsi="Times New Roman" w:cs="Times New Roman"/>
          <w:b/>
          <w:noProof/>
        </w:rPr>
        <w:t>30</w:t>
      </w:r>
      <w:r w:rsidRPr="00030B3A">
        <w:rPr>
          <w:rFonts w:ascii="Times New Roman" w:hAnsi="Times New Roman" w:cs="Times New Roman"/>
          <w:noProof/>
        </w:rPr>
        <w:t>(3): p. 253-25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8.</w:t>
      </w:r>
      <w:r w:rsidRPr="00030B3A">
        <w:rPr>
          <w:rFonts w:ascii="Times New Roman" w:hAnsi="Times New Roman" w:cs="Times New Roman"/>
          <w:noProof/>
        </w:rPr>
        <w:tab/>
        <w:t xml:space="preserve">Pardini, B., et al., </w:t>
      </w:r>
      <w:r w:rsidRPr="00030B3A">
        <w:rPr>
          <w:rFonts w:ascii="Times New Roman" w:hAnsi="Times New Roman" w:cs="Times New Roman"/>
          <w:i/>
          <w:noProof/>
        </w:rPr>
        <w:t>DNA repair genetic polymorphisms and risk of colorectal cancer in the Czech Republic.</w:t>
      </w:r>
      <w:r w:rsidRPr="00030B3A">
        <w:rPr>
          <w:rFonts w:ascii="Times New Roman" w:hAnsi="Times New Roman" w:cs="Times New Roman"/>
          <w:noProof/>
        </w:rPr>
        <w:t xml:space="preserve"> Mutat Res, 2008. </w:t>
      </w:r>
      <w:r w:rsidRPr="00030B3A">
        <w:rPr>
          <w:rFonts w:ascii="Times New Roman" w:hAnsi="Times New Roman" w:cs="Times New Roman"/>
          <w:b/>
          <w:noProof/>
        </w:rPr>
        <w:t>638</w:t>
      </w:r>
      <w:r w:rsidRPr="00030B3A">
        <w:rPr>
          <w:rFonts w:ascii="Times New Roman" w:hAnsi="Times New Roman" w:cs="Times New Roman"/>
          <w:noProof/>
        </w:rPr>
        <w:t>(1-2): p. 146-53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9.</w:t>
      </w:r>
      <w:r w:rsidRPr="00030B3A">
        <w:rPr>
          <w:rFonts w:ascii="Times New Roman" w:hAnsi="Times New Roman" w:cs="Times New Roman"/>
          <w:noProof/>
        </w:rPr>
        <w:tab/>
        <w:t xml:space="preserve">Curtin, K., et al., </w:t>
      </w:r>
      <w:r w:rsidRPr="00030B3A">
        <w:rPr>
          <w:rFonts w:ascii="Times New Roman" w:hAnsi="Times New Roman" w:cs="Times New Roman"/>
          <w:i/>
          <w:noProof/>
        </w:rPr>
        <w:t>Assessing tumor mutations to gain insight into base excision repair sequence polymorphisms and smoking in colon cancer.</w:t>
      </w:r>
      <w:r w:rsidRPr="00030B3A">
        <w:rPr>
          <w:rFonts w:ascii="Times New Roman" w:hAnsi="Times New Roman" w:cs="Times New Roman"/>
          <w:noProof/>
        </w:rPr>
        <w:t xml:space="preserve"> Cancer Epidemiol Biomarkers Prev, 2009. </w:t>
      </w:r>
      <w:r w:rsidRPr="00030B3A">
        <w:rPr>
          <w:rFonts w:ascii="Times New Roman" w:hAnsi="Times New Roman" w:cs="Times New Roman"/>
          <w:b/>
          <w:noProof/>
        </w:rPr>
        <w:t>18</w:t>
      </w:r>
      <w:r w:rsidRPr="00030B3A">
        <w:rPr>
          <w:rFonts w:ascii="Times New Roman" w:hAnsi="Times New Roman" w:cs="Times New Roman"/>
          <w:noProof/>
        </w:rPr>
        <w:t>(12): p. 3384-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0.</w:t>
      </w:r>
      <w:r w:rsidRPr="00030B3A">
        <w:rPr>
          <w:rFonts w:ascii="Times New Roman" w:hAnsi="Times New Roman" w:cs="Times New Roman"/>
          <w:noProof/>
        </w:rPr>
        <w:tab/>
        <w:t xml:space="preserve">Brevik, A., et al., </w:t>
      </w:r>
      <w:r w:rsidRPr="00030B3A">
        <w:rPr>
          <w:rFonts w:ascii="Times New Roman" w:hAnsi="Times New Roman" w:cs="Times New Roman"/>
          <w:i/>
          <w:noProof/>
        </w:rPr>
        <w:t>Polymorphisms in base excision repair genes as colorectal cancer risk factors and modifiers of the effect of diets high in red meat.</w:t>
      </w:r>
      <w:r w:rsidRPr="00030B3A">
        <w:rPr>
          <w:rFonts w:ascii="Times New Roman" w:hAnsi="Times New Roman" w:cs="Times New Roman"/>
          <w:noProof/>
        </w:rPr>
        <w:t xml:space="preserve"> Cancer epidemiology, biomarkers &amp; prevention, 2010. </w:t>
      </w:r>
      <w:r w:rsidRPr="00030B3A">
        <w:rPr>
          <w:rFonts w:ascii="Times New Roman" w:hAnsi="Times New Roman" w:cs="Times New Roman"/>
          <w:b/>
          <w:noProof/>
        </w:rPr>
        <w:t>19</w:t>
      </w:r>
      <w:r w:rsidRPr="00030B3A">
        <w:rPr>
          <w:rFonts w:ascii="Times New Roman" w:hAnsi="Times New Roman" w:cs="Times New Roman"/>
          <w:noProof/>
        </w:rPr>
        <w:t>(12): p. 3167-3173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1.</w:t>
      </w:r>
      <w:r w:rsidRPr="00030B3A">
        <w:rPr>
          <w:rFonts w:ascii="Times New Roman" w:hAnsi="Times New Roman" w:cs="Times New Roman"/>
          <w:noProof/>
        </w:rPr>
        <w:tab/>
        <w:t xml:space="preserve">Gsur, A., et al., </w:t>
      </w:r>
      <w:r w:rsidRPr="00030B3A">
        <w:rPr>
          <w:rFonts w:ascii="Times New Roman" w:hAnsi="Times New Roman" w:cs="Times New Roman"/>
          <w:i/>
          <w:noProof/>
        </w:rPr>
        <w:t>No association of XRCC1 polymorphisms Arg194Trp and Arg399Gln with colorectal cancer risk.</w:t>
      </w:r>
      <w:r w:rsidRPr="00030B3A">
        <w:rPr>
          <w:rFonts w:ascii="Times New Roman" w:hAnsi="Times New Roman" w:cs="Times New Roman"/>
          <w:noProof/>
        </w:rPr>
        <w:t xml:space="preserve"> Cancer Epidemiol, 2011. </w:t>
      </w:r>
      <w:r w:rsidRPr="00030B3A">
        <w:rPr>
          <w:rFonts w:ascii="Times New Roman" w:hAnsi="Times New Roman" w:cs="Times New Roman"/>
          <w:b/>
          <w:noProof/>
        </w:rPr>
        <w:t>35</w:t>
      </w:r>
      <w:r w:rsidRPr="00030B3A">
        <w:rPr>
          <w:rFonts w:ascii="Times New Roman" w:hAnsi="Times New Roman" w:cs="Times New Roman"/>
          <w:noProof/>
        </w:rPr>
        <w:t>(5): p. e38-41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2.</w:t>
      </w:r>
      <w:r w:rsidRPr="00030B3A">
        <w:rPr>
          <w:rFonts w:ascii="Times New Roman" w:hAnsi="Times New Roman" w:cs="Times New Roman"/>
          <w:noProof/>
        </w:rPr>
        <w:tab/>
        <w:t xml:space="preserve">Muniz-Mendoza, R., et al., </w:t>
      </w:r>
      <w:r w:rsidRPr="00030B3A">
        <w:rPr>
          <w:rFonts w:ascii="Times New Roman" w:hAnsi="Times New Roman" w:cs="Times New Roman"/>
          <w:i/>
          <w:noProof/>
        </w:rPr>
        <w:t>MLH1 and XRCC1 polymorphisms in Mexican patients with colorectal cancer.</w:t>
      </w:r>
      <w:r w:rsidRPr="00030B3A">
        <w:rPr>
          <w:rFonts w:ascii="Times New Roman" w:hAnsi="Times New Roman" w:cs="Times New Roman"/>
          <w:noProof/>
        </w:rPr>
        <w:t xml:space="preserve"> Genet Mol Res, 2012. </w:t>
      </w:r>
      <w:r w:rsidRPr="00030B3A">
        <w:rPr>
          <w:rFonts w:ascii="Times New Roman" w:hAnsi="Times New Roman" w:cs="Times New Roman"/>
          <w:b/>
          <w:noProof/>
        </w:rPr>
        <w:t>11</w:t>
      </w:r>
      <w:r w:rsidRPr="00030B3A">
        <w:rPr>
          <w:rFonts w:ascii="Times New Roman" w:hAnsi="Times New Roman" w:cs="Times New Roman"/>
          <w:noProof/>
        </w:rPr>
        <w:t>(3): p. 2315-2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3.</w:t>
      </w:r>
      <w:r w:rsidRPr="00030B3A">
        <w:rPr>
          <w:rFonts w:ascii="Times New Roman" w:hAnsi="Times New Roman" w:cs="Times New Roman"/>
          <w:noProof/>
        </w:rPr>
        <w:tab/>
        <w:t xml:space="preserve">Yin, G., et al., </w:t>
      </w:r>
      <w:r w:rsidRPr="00030B3A">
        <w:rPr>
          <w:rFonts w:ascii="Times New Roman" w:hAnsi="Times New Roman" w:cs="Times New Roman"/>
          <w:i/>
          <w:noProof/>
        </w:rPr>
        <w:t>Genetic polymorphisms of XRCC1, alcohol consumption, and the risk of colorectal cancer in Japan.</w:t>
      </w:r>
      <w:r w:rsidRPr="00030B3A">
        <w:rPr>
          <w:rFonts w:ascii="Times New Roman" w:hAnsi="Times New Roman" w:cs="Times New Roman"/>
          <w:noProof/>
        </w:rPr>
        <w:t xml:space="preserve"> J Epidemiol, 2012. </w:t>
      </w:r>
      <w:r w:rsidRPr="00030B3A">
        <w:rPr>
          <w:rFonts w:ascii="Times New Roman" w:hAnsi="Times New Roman" w:cs="Times New Roman"/>
          <w:b/>
          <w:noProof/>
        </w:rPr>
        <w:t>22</w:t>
      </w:r>
      <w:r w:rsidRPr="00030B3A">
        <w:rPr>
          <w:rFonts w:ascii="Times New Roman" w:hAnsi="Times New Roman" w:cs="Times New Roman"/>
          <w:noProof/>
        </w:rPr>
        <w:t>(1): p. 64-71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4.</w:t>
      </w:r>
      <w:r w:rsidRPr="00030B3A">
        <w:rPr>
          <w:rFonts w:ascii="Times New Roman" w:hAnsi="Times New Roman" w:cs="Times New Roman"/>
          <w:noProof/>
        </w:rPr>
        <w:tab/>
        <w:t xml:space="preserve">Gil, J., et al., </w:t>
      </w:r>
      <w:r w:rsidRPr="00030B3A">
        <w:rPr>
          <w:rFonts w:ascii="Times New Roman" w:hAnsi="Times New Roman" w:cs="Times New Roman"/>
          <w:i/>
          <w:noProof/>
        </w:rPr>
        <w:t>The C/A polymorphism in intron 11 of the XPC gene plays a crucial role in the modulation of an individual's susceptibility to sporadic colorectal cancer.</w:t>
      </w:r>
      <w:r w:rsidRPr="00030B3A">
        <w:rPr>
          <w:rFonts w:ascii="Times New Roman" w:hAnsi="Times New Roman" w:cs="Times New Roman"/>
          <w:noProof/>
        </w:rPr>
        <w:t xml:space="preserve"> Mol Biol Rep, 2012. </w:t>
      </w:r>
      <w:r w:rsidRPr="00030B3A">
        <w:rPr>
          <w:rFonts w:ascii="Times New Roman" w:hAnsi="Times New Roman" w:cs="Times New Roman"/>
          <w:b/>
          <w:noProof/>
        </w:rPr>
        <w:t>39</w:t>
      </w:r>
      <w:r w:rsidRPr="00030B3A">
        <w:rPr>
          <w:rFonts w:ascii="Times New Roman" w:hAnsi="Times New Roman" w:cs="Times New Roman"/>
          <w:noProof/>
        </w:rPr>
        <w:t>(1): p. 527-3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5.</w:t>
      </w:r>
      <w:r w:rsidRPr="00030B3A">
        <w:rPr>
          <w:rFonts w:ascii="Times New Roman" w:hAnsi="Times New Roman" w:cs="Times New Roman"/>
          <w:noProof/>
        </w:rPr>
        <w:tab/>
        <w:t xml:space="preserve">Przybylowska, K., et al., </w:t>
      </w:r>
      <w:r w:rsidRPr="00030B3A">
        <w:rPr>
          <w:rFonts w:ascii="Times New Roman" w:hAnsi="Times New Roman" w:cs="Times New Roman"/>
          <w:i/>
          <w:noProof/>
        </w:rPr>
        <w:t>An association selected polymorphisms of XRCC1, OGG1 and MUTYH gene and the level of efficiency oxidative DNA damage repair with a risk of colorectal cancer.</w:t>
      </w:r>
      <w:r w:rsidRPr="00030B3A">
        <w:rPr>
          <w:rFonts w:ascii="Times New Roman" w:hAnsi="Times New Roman" w:cs="Times New Roman"/>
          <w:noProof/>
        </w:rPr>
        <w:t xml:space="preserve"> Mutat Res, 2013. </w:t>
      </w:r>
      <w:r w:rsidRPr="00030B3A">
        <w:rPr>
          <w:rFonts w:ascii="Times New Roman" w:hAnsi="Times New Roman" w:cs="Times New Roman"/>
          <w:b/>
          <w:noProof/>
        </w:rPr>
        <w:t>745-746</w:t>
      </w:r>
      <w:r w:rsidRPr="00030B3A">
        <w:rPr>
          <w:rFonts w:ascii="Times New Roman" w:hAnsi="Times New Roman" w:cs="Times New Roman"/>
          <w:noProof/>
        </w:rPr>
        <w:t>: p. 6-15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6.</w:t>
      </w:r>
      <w:r w:rsidRPr="00030B3A">
        <w:rPr>
          <w:rFonts w:ascii="Times New Roman" w:hAnsi="Times New Roman" w:cs="Times New Roman"/>
          <w:noProof/>
        </w:rPr>
        <w:tab/>
        <w:t xml:space="preserve">Gao, C.-M., et al., </w:t>
      </w:r>
      <w:r w:rsidRPr="00030B3A">
        <w:rPr>
          <w:rFonts w:ascii="Times New Roman" w:hAnsi="Times New Roman" w:cs="Times New Roman"/>
          <w:i/>
          <w:noProof/>
        </w:rPr>
        <w:t>Polymorphisms in XRCC1 gene, alcohol drinking, and risk of colorectal cancer: a case-control study in Jiangsu Province of China.</w:t>
      </w:r>
      <w:r w:rsidRPr="00030B3A">
        <w:rPr>
          <w:rFonts w:ascii="Times New Roman" w:hAnsi="Times New Roman" w:cs="Times New Roman"/>
          <w:noProof/>
        </w:rPr>
        <w:t xml:space="preserve"> Asian Pacific journal of cancer prevention, 2013. </w:t>
      </w:r>
      <w:r w:rsidRPr="00030B3A">
        <w:rPr>
          <w:rFonts w:ascii="Times New Roman" w:hAnsi="Times New Roman" w:cs="Times New Roman"/>
          <w:b/>
          <w:noProof/>
        </w:rPr>
        <w:t>14</w:t>
      </w:r>
      <w:r w:rsidRPr="00030B3A">
        <w:rPr>
          <w:rFonts w:ascii="Times New Roman" w:hAnsi="Times New Roman" w:cs="Times New Roman"/>
          <w:noProof/>
        </w:rPr>
        <w:t>(11): p. 6613-661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lastRenderedPageBreak/>
        <w:t>17.</w:t>
      </w:r>
      <w:r w:rsidRPr="00030B3A">
        <w:rPr>
          <w:rFonts w:ascii="Times New Roman" w:hAnsi="Times New Roman" w:cs="Times New Roman"/>
          <w:noProof/>
        </w:rPr>
        <w:tab/>
        <w:t xml:space="preserve">Dai, Q., et al., </w:t>
      </w:r>
      <w:r w:rsidRPr="00030B3A">
        <w:rPr>
          <w:rFonts w:ascii="Times New Roman" w:hAnsi="Times New Roman" w:cs="Times New Roman"/>
          <w:i/>
          <w:noProof/>
        </w:rPr>
        <w:t>XRCC1 and ERCC1 polymorphisms are related to susceptibility and survival of colorectal cancer in the Chinese population.</w:t>
      </w:r>
      <w:r w:rsidRPr="00030B3A">
        <w:rPr>
          <w:rFonts w:ascii="Times New Roman" w:hAnsi="Times New Roman" w:cs="Times New Roman"/>
          <w:noProof/>
        </w:rPr>
        <w:t xml:space="preserve"> Mutagenesis, 2015. </w:t>
      </w:r>
      <w:r w:rsidRPr="00030B3A">
        <w:rPr>
          <w:rFonts w:ascii="Times New Roman" w:hAnsi="Times New Roman" w:cs="Times New Roman"/>
          <w:b/>
          <w:noProof/>
        </w:rPr>
        <w:t>30</w:t>
      </w:r>
      <w:r w:rsidRPr="00030B3A">
        <w:rPr>
          <w:rFonts w:ascii="Times New Roman" w:hAnsi="Times New Roman" w:cs="Times New Roman"/>
          <w:noProof/>
        </w:rPr>
        <w:t>(3): p. 441-9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8.</w:t>
      </w:r>
      <w:r w:rsidRPr="00030B3A">
        <w:rPr>
          <w:rFonts w:ascii="Times New Roman" w:hAnsi="Times New Roman" w:cs="Times New Roman"/>
          <w:noProof/>
        </w:rPr>
        <w:tab/>
        <w:t xml:space="preserve">Huang, Y., et al., </w:t>
      </w:r>
      <w:r w:rsidRPr="00030B3A">
        <w:rPr>
          <w:rFonts w:ascii="Times New Roman" w:hAnsi="Times New Roman" w:cs="Times New Roman"/>
          <w:i/>
          <w:noProof/>
        </w:rPr>
        <w:t>Genetic polymorphisms in XRCC1 genes and colorectal cancer susceptibility.</w:t>
      </w:r>
      <w:r w:rsidRPr="00030B3A">
        <w:rPr>
          <w:rFonts w:ascii="Times New Roman" w:hAnsi="Times New Roman" w:cs="Times New Roman"/>
          <w:noProof/>
        </w:rPr>
        <w:t xml:space="preserve"> World J Surg Oncol, 2015. </w:t>
      </w:r>
      <w:r w:rsidRPr="00030B3A">
        <w:rPr>
          <w:rFonts w:ascii="Times New Roman" w:hAnsi="Times New Roman" w:cs="Times New Roman"/>
          <w:b/>
          <w:noProof/>
        </w:rPr>
        <w:t>13</w:t>
      </w:r>
      <w:r w:rsidRPr="00030B3A">
        <w:rPr>
          <w:rFonts w:ascii="Times New Roman" w:hAnsi="Times New Roman" w:cs="Times New Roman"/>
          <w:noProof/>
        </w:rPr>
        <w:t>: p. 24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19.</w:t>
      </w:r>
      <w:r w:rsidRPr="00030B3A">
        <w:rPr>
          <w:rFonts w:ascii="Times New Roman" w:hAnsi="Times New Roman" w:cs="Times New Roman"/>
          <w:noProof/>
        </w:rPr>
        <w:tab/>
        <w:t xml:space="preserve">Nissar, S., et al., </w:t>
      </w:r>
      <w:r w:rsidRPr="00030B3A">
        <w:rPr>
          <w:rFonts w:ascii="Times New Roman" w:hAnsi="Times New Roman" w:cs="Times New Roman"/>
          <w:i/>
          <w:noProof/>
        </w:rPr>
        <w:t>Polymorphism of the DNA Repair Gene XRCC1 (Arg194Trp) and its role in Colorectal Cancer in Kashmiri Population: a Case Control Study.</w:t>
      </w:r>
      <w:r w:rsidRPr="00030B3A">
        <w:rPr>
          <w:rFonts w:ascii="Times New Roman" w:hAnsi="Times New Roman" w:cs="Times New Roman"/>
          <w:noProof/>
        </w:rPr>
        <w:t xml:space="preserve"> Asian Pac J Cancer Prev, 2015. </w:t>
      </w:r>
      <w:r w:rsidRPr="00030B3A">
        <w:rPr>
          <w:rFonts w:ascii="Times New Roman" w:hAnsi="Times New Roman" w:cs="Times New Roman"/>
          <w:b/>
          <w:noProof/>
        </w:rPr>
        <w:t>16</w:t>
      </w:r>
      <w:r w:rsidRPr="00030B3A">
        <w:rPr>
          <w:rFonts w:ascii="Times New Roman" w:hAnsi="Times New Roman" w:cs="Times New Roman"/>
          <w:noProof/>
        </w:rPr>
        <w:t>(15): p. 6385-9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0.</w:t>
      </w:r>
      <w:r w:rsidRPr="00030B3A">
        <w:rPr>
          <w:rFonts w:ascii="Times New Roman" w:hAnsi="Times New Roman" w:cs="Times New Roman"/>
          <w:noProof/>
        </w:rPr>
        <w:tab/>
        <w:t xml:space="preserve">Lau, T.P., et al., </w:t>
      </w:r>
      <w:r w:rsidRPr="00030B3A">
        <w:rPr>
          <w:rFonts w:ascii="Times New Roman" w:hAnsi="Times New Roman" w:cs="Times New Roman"/>
          <w:i/>
          <w:noProof/>
        </w:rPr>
        <w:t>Lack of correlation between X-ray repair cross-complementing group 1 gene polymorphisms and the susceptibility to colorectal cancer in a Malaysian cohort.</w:t>
      </w:r>
      <w:r w:rsidRPr="00030B3A">
        <w:rPr>
          <w:rFonts w:ascii="Times New Roman" w:hAnsi="Times New Roman" w:cs="Times New Roman"/>
          <w:noProof/>
        </w:rPr>
        <w:t xml:space="preserve"> Eur J Cancer Prev, 2017. </w:t>
      </w:r>
      <w:r w:rsidRPr="00030B3A">
        <w:rPr>
          <w:rFonts w:ascii="Times New Roman" w:hAnsi="Times New Roman" w:cs="Times New Roman"/>
          <w:b/>
          <w:noProof/>
        </w:rPr>
        <w:t>26</w:t>
      </w:r>
      <w:r w:rsidRPr="00030B3A">
        <w:rPr>
          <w:rFonts w:ascii="Times New Roman" w:hAnsi="Times New Roman" w:cs="Times New Roman"/>
          <w:noProof/>
        </w:rPr>
        <w:t>(6): p. 506-51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1.</w:t>
      </w:r>
      <w:r w:rsidRPr="00030B3A">
        <w:rPr>
          <w:rFonts w:ascii="Times New Roman" w:hAnsi="Times New Roman" w:cs="Times New Roman"/>
          <w:noProof/>
        </w:rPr>
        <w:tab/>
        <w:t xml:space="preserve">Fouad, H., et al., </w:t>
      </w:r>
      <w:r w:rsidRPr="00030B3A">
        <w:rPr>
          <w:rFonts w:ascii="Times New Roman" w:hAnsi="Times New Roman" w:cs="Times New Roman"/>
          <w:i/>
          <w:noProof/>
        </w:rPr>
        <w:t>XRCC1 Gene Polymorphisms and miR-21 Expression in Patients with Colorectal Carcinoma.</w:t>
      </w:r>
      <w:r w:rsidRPr="00030B3A">
        <w:rPr>
          <w:rFonts w:ascii="Times New Roman" w:hAnsi="Times New Roman" w:cs="Times New Roman"/>
          <w:noProof/>
        </w:rPr>
        <w:t xml:space="preserve"> Eurasian J Med, 2017. </w:t>
      </w:r>
      <w:r w:rsidRPr="00030B3A">
        <w:rPr>
          <w:rFonts w:ascii="Times New Roman" w:hAnsi="Times New Roman" w:cs="Times New Roman"/>
          <w:b/>
          <w:noProof/>
        </w:rPr>
        <w:t>49</w:t>
      </w:r>
      <w:r w:rsidRPr="00030B3A">
        <w:rPr>
          <w:rFonts w:ascii="Times New Roman" w:hAnsi="Times New Roman" w:cs="Times New Roman"/>
          <w:noProof/>
        </w:rPr>
        <w:t>(2): p. 132-136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2.</w:t>
      </w:r>
      <w:r w:rsidRPr="00030B3A">
        <w:rPr>
          <w:rFonts w:ascii="Times New Roman" w:hAnsi="Times New Roman" w:cs="Times New Roman"/>
          <w:noProof/>
        </w:rPr>
        <w:tab/>
        <w:t xml:space="preserve">Meza-Espinoza, J.P., et al., </w:t>
      </w:r>
      <w:r w:rsidRPr="00030B3A">
        <w:rPr>
          <w:rFonts w:ascii="Times New Roman" w:hAnsi="Times New Roman" w:cs="Times New Roman"/>
          <w:i/>
          <w:noProof/>
        </w:rPr>
        <w:t>XRCC1 R194W and R399Q Polymorphisms and Colorectal Cancer Risk in a Northeastern Mexican Population.</w:t>
      </w:r>
      <w:r w:rsidRPr="00030B3A">
        <w:rPr>
          <w:rFonts w:ascii="Times New Roman" w:hAnsi="Times New Roman" w:cs="Times New Roman"/>
          <w:noProof/>
        </w:rPr>
        <w:t xml:space="preserve"> Genet Res (Camb), 2023. </w:t>
      </w:r>
      <w:r w:rsidRPr="00030B3A">
        <w:rPr>
          <w:rFonts w:ascii="Times New Roman" w:hAnsi="Times New Roman" w:cs="Times New Roman"/>
          <w:b/>
          <w:noProof/>
        </w:rPr>
        <w:t>2023</w:t>
      </w:r>
      <w:r w:rsidRPr="00030B3A">
        <w:rPr>
          <w:rFonts w:ascii="Times New Roman" w:hAnsi="Times New Roman" w:cs="Times New Roman"/>
          <w:noProof/>
        </w:rPr>
        <w:t>: p. 5565646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3.</w:t>
      </w:r>
      <w:r w:rsidRPr="00030B3A">
        <w:rPr>
          <w:rFonts w:ascii="Times New Roman" w:hAnsi="Times New Roman" w:cs="Times New Roman"/>
          <w:noProof/>
        </w:rPr>
        <w:tab/>
        <w:t xml:space="preserve">Brevik, A., et al., </w:t>
      </w:r>
      <w:r w:rsidRPr="00030B3A">
        <w:rPr>
          <w:rFonts w:ascii="Times New Roman" w:hAnsi="Times New Roman" w:cs="Times New Roman"/>
          <w:i/>
          <w:noProof/>
        </w:rPr>
        <w:t>Polymorphisms in base excision repair genes as colorectal cancer risk factors and modifiers of the effect of diets high in red meat.</w:t>
      </w:r>
      <w:r w:rsidRPr="00030B3A">
        <w:rPr>
          <w:rFonts w:ascii="Times New Roman" w:hAnsi="Times New Roman" w:cs="Times New Roman"/>
          <w:noProof/>
        </w:rPr>
        <w:t xml:space="preserve"> Cancer Epidemiol Biomarkers Prev, 2010. </w:t>
      </w:r>
      <w:r w:rsidRPr="00030B3A">
        <w:rPr>
          <w:rFonts w:ascii="Times New Roman" w:hAnsi="Times New Roman" w:cs="Times New Roman"/>
          <w:b/>
          <w:noProof/>
        </w:rPr>
        <w:t>19</w:t>
      </w:r>
      <w:r w:rsidRPr="00030B3A">
        <w:rPr>
          <w:rFonts w:ascii="Times New Roman" w:hAnsi="Times New Roman" w:cs="Times New Roman"/>
          <w:noProof/>
        </w:rPr>
        <w:t>(12): p. 3167-73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4.</w:t>
      </w:r>
      <w:r w:rsidRPr="00030B3A">
        <w:rPr>
          <w:rFonts w:ascii="Times New Roman" w:hAnsi="Times New Roman" w:cs="Times New Roman"/>
          <w:noProof/>
        </w:rPr>
        <w:tab/>
        <w:t xml:space="preserve">Poomphakwaen, K., et al., </w:t>
      </w:r>
      <w:r w:rsidRPr="00030B3A">
        <w:rPr>
          <w:rFonts w:ascii="Times New Roman" w:hAnsi="Times New Roman" w:cs="Times New Roman"/>
          <w:i/>
          <w:noProof/>
        </w:rPr>
        <w:t>XRCC1 gene polymorphism, diet and risk of colorectal cancer in Thailand.</w:t>
      </w:r>
      <w:r w:rsidRPr="00030B3A">
        <w:rPr>
          <w:rFonts w:ascii="Times New Roman" w:hAnsi="Times New Roman" w:cs="Times New Roman"/>
          <w:noProof/>
        </w:rPr>
        <w:t xml:space="preserve"> Asian Pac J Cancer Prev, 2014. </w:t>
      </w:r>
      <w:r w:rsidRPr="00030B3A">
        <w:rPr>
          <w:rFonts w:ascii="Times New Roman" w:hAnsi="Times New Roman" w:cs="Times New Roman"/>
          <w:b/>
          <w:noProof/>
        </w:rPr>
        <w:t>15</w:t>
      </w:r>
      <w:r w:rsidRPr="00030B3A">
        <w:rPr>
          <w:rFonts w:ascii="Times New Roman" w:hAnsi="Times New Roman" w:cs="Times New Roman"/>
          <w:noProof/>
        </w:rPr>
        <w:t>(17): p. 7479-86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5.</w:t>
      </w:r>
      <w:r w:rsidRPr="00030B3A">
        <w:rPr>
          <w:rFonts w:ascii="Times New Roman" w:hAnsi="Times New Roman" w:cs="Times New Roman"/>
          <w:noProof/>
        </w:rPr>
        <w:tab/>
        <w:t xml:space="preserve">Zhang, S.H., et al., </w:t>
      </w:r>
      <w:r w:rsidRPr="00030B3A">
        <w:rPr>
          <w:rFonts w:ascii="Times New Roman" w:hAnsi="Times New Roman" w:cs="Times New Roman"/>
          <w:i/>
          <w:noProof/>
        </w:rPr>
        <w:t>APE1 polymorphisms are associated with colorectal cancer susceptibility in Chinese Hans.</w:t>
      </w:r>
      <w:r w:rsidRPr="00030B3A">
        <w:rPr>
          <w:rFonts w:ascii="Times New Roman" w:hAnsi="Times New Roman" w:cs="Times New Roman"/>
          <w:noProof/>
        </w:rPr>
        <w:t xml:space="preserve"> World J Gastroenterol, 2014. </w:t>
      </w:r>
      <w:r w:rsidRPr="00030B3A">
        <w:rPr>
          <w:rFonts w:ascii="Times New Roman" w:hAnsi="Times New Roman" w:cs="Times New Roman"/>
          <w:b/>
          <w:noProof/>
        </w:rPr>
        <w:t>20</w:t>
      </w:r>
      <w:r w:rsidRPr="00030B3A">
        <w:rPr>
          <w:rFonts w:ascii="Times New Roman" w:hAnsi="Times New Roman" w:cs="Times New Roman"/>
          <w:noProof/>
        </w:rPr>
        <w:t>(26): p. 8700-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6.</w:t>
      </w:r>
      <w:r w:rsidRPr="00030B3A">
        <w:rPr>
          <w:rFonts w:ascii="Times New Roman" w:hAnsi="Times New Roman" w:cs="Times New Roman"/>
          <w:noProof/>
        </w:rPr>
        <w:tab/>
        <w:t xml:space="preserve">Procopciuc, L. and G. Osian, </w:t>
      </w:r>
      <w:r w:rsidRPr="00030B3A">
        <w:rPr>
          <w:rFonts w:ascii="Times New Roman" w:hAnsi="Times New Roman" w:cs="Times New Roman"/>
          <w:i/>
          <w:noProof/>
        </w:rPr>
        <w:t>Lys751Gln XPD and Arg399Gln XRCC1 in Romanians. Association with sporadic colorectal cancer risk and different stages of carcinomas.</w:t>
      </w:r>
      <w:r w:rsidRPr="00030B3A">
        <w:rPr>
          <w:rFonts w:ascii="Times New Roman" w:hAnsi="Times New Roman" w:cs="Times New Roman"/>
          <w:noProof/>
        </w:rPr>
        <w:t xml:space="preserve"> Chirurgia (Bucur), 2013. </w:t>
      </w:r>
      <w:r w:rsidRPr="00030B3A">
        <w:rPr>
          <w:rFonts w:ascii="Times New Roman" w:hAnsi="Times New Roman" w:cs="Times New Roman"/>
          <w:b/>
          <w:noProof/>
        </w:rPr>
        <w:t>108</w:t>
      </w:r>
      <w:r w:rsidRPr="00030B3A">
        <w:rPr>
          <w:rFonts w:ascii="Times New Roman" w:hAnsi="Times New Roman" w:cs="Times New Roman"/>
          <w:noProof/>
        </w:rPr>
        <w:t>(5): p. 711-71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7.</w:t>
      </w:r>
      <w:r w:rsidRPr="00030B3A">
        <w:rPr>
          <w:rFonts w:ascii="Times New Roman" w:hAnsi="Times New Roman" w:cs="Times New Roman"/>
          <w:noProof/>
        </w:rPr>
        <w:tab/>
        <w:t xml:space="preserve">Khan, N.P., et al., </w:t>
      </w:r>
      <w:r w:rsidRPr="00030B3A">
        <w:rPr>
          <w:rFonts w:ascii="Times New Roman" w:hAnsi="Times New Roman" w:cs="Times New Roman"/>
          <w:i/>
          <w:noProof/>
        </w:rPr>
        <w:t>The XRCC1 Arg399Gln gene polymorphism and risk of colorectal cancer: a study in Kashmir.</w:t>
      </w:r>
      <w:r w:rsidRPr="00030B3A">
        <w:rPr>
          <w:rFonts w:ascii="Times New Roman" w:hAnsi="Times New Roman" w:cs="Times New Roman"/>
          <w:noProof/>
        </w:rPr>
        <w:t xml:space="preserve"> Asian Pac J Cancer Prev, 2013. </w:t>
      </w:r>
      <w:r w:rsidRPr="00030B3A">
        <w:rPr>
          <w:rFonts w:ascii="Times New Roman" w:hAnsi="Times New Roman" w:cs="Times New Roman"/>
          <w:b/>
          <w:noProof/>
        </w:rPr>
        <w:t>14</w:t>
      </w:r>
      <w:r w:rsidRPr="00030B3A">
        <w:rPr>
          <w:rFonts w:ascii="Times New Roman" w:hAnsi="Times New Roman" w:cs="Times New Roman"/>
          <w:noProof/>
        </w:rPr>
        <w:t>(11): p. 6779-8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8.</w:t>
      </w:r>
      <w:r w:rsidRPr="00030B3A">
        <w:rPr>
          <w:rFonts w:ascii="Times New Roman" w:hAnsi="Times New Roman" w:cs="Times New Roman"/>
          <w:noProof/>
        </w:rPr>
        <w:tab/>
        <w:t xml:space="preserve">Nassiri, M., et al., </w:t>
      </w:r>
      <w:r w:rsidRPr="00030B3A">
        <w:rPr>
          <w:rFonts w:ascii="Times New Roman" w:hAnsi="Times New Roman" w:cs="Times New Roman"/>
          <w:i/>
          <w:noProof/>
        </w:rPr>
        <w:t>Genes and SNPs associated with non-hereditary and hereditary colorectal cancer.</w:t>
      </w:r>
      <w:r w:rsidRPr="00030B3A">
        <w:rPr>
          <w:rFonts w:ascii="Times New Roman" w:hAnsi="Times New Roman" w:cs="Times New Roman"/>
          <w:noProof/>
        </w:rPr>
        <w:t xml:space="preserve"> Asian Pac J Cancer Prev, 2013. </w:t>
      </w:r>
      <w:r w:rsidRPr="00030B3A">
        <w:rPr>
          <w:rFonts w:ascii="Times New Roman" w:hAnsi="Times New Roman" w:cs="Times New Roman"/>
          <w:b/>
          <w:noProof/>
        </w:rPr>
        <w:t>14</w:t>
      </w:r>
      <w:r w:rsidRPr="00030B3A">
        <w:rPr>
          <w:rFonts w:ascii="Times New Roman" w:hAnsi="Times New Roman" w:cs="Times New Roman"/>
          <w:noProof/>
        </w:rPr>
        <w:t>(10): p. 5609-1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29.</w:t>
      </w:r>
      <w:r w:rsidRPr="00030B3A">
        <w:rPr>
          <w:rFonts w:ascii="Times New Roman" w:hAnsi="Times New Roman" w:cs="Times New Roman"/>
          <w:noProof/>
        </w:rPr>
        <w:tab/>
        <w:t xml:space="preserve">Li, Y., et al., </w:t>
      </w:r>
      <w:r w:rsidRPr="00030B3A">
        <w:rPr>
          <w:rFonts w:ascii="Times New Roman" w:hAnsi="Times New Roman" w:cs="Times New Roman"/>
          <w:i/>
          <w:noProof/>
        </w:rPr>
        <w:t>Polymorphisms in genes of APE1, PARP1, and XRCC1: risk and prognosis of colorectal cancer in a northeast Chinese population.</w:t>
      </w:r>
      <w:r w:rsidRPr="00030B3A">
        <w:rPr>
          <w:rFonts w:ascii="Times New Roman" w:hAnsi="Times New Roman" w:cs="Times New Roman"/>
          <w:noProof/>
        </w:rPr>
        <w:t xml:space="preserve"> Med Oncol, 2013. </w:t>
      </w:r>
      <w:r w:rsidRPr="00030B3A">
        <w:rPr>
          <w:rFonts w:ascii="Times New Roman" w:hAnsi="Times New Roman" w:cs="Times New Roman"/>
          <w:b/>
          <w:noProof/>
        </w:rPr>
        <w:t>30</w:t>
      </w:r>
      <w:r w:rsidRPr="00030B3A">
        <w:rPr>
          <w:rFonts w:ascii="Times New Roman" w:hAnsi="Times New Roman" w:cs="Times New Roman"/>
          <w:noProof/>
        </w:rPr>
        <w:t>(2): p. 505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0.</w:t>
      </w:r>
      <w:r w:rsidRPr="00030B3A">
        <w:rPr>
          <w:rFonts w:ascii="Times New Roman" w:hAnsi="Times New Roman" w:cs="Times New Roman"/>
          <w:noProof/>
        </w:rPr>
        <w:tab/>
        <w:t xml:space="preserve">Zhao, Y., et al., </w:t>
      </w:r>
      <w:r w:rsidRPr="00030B3A">
        <w:rPr>
          <w:rFonts w:ascii="Times New Roman" w:hAnsi="Times New Roman" w:cs="Times New Roman"/>
          <w:i/>
          <w:noProof/>
        </w:rPr>
        <w:t>Genetic polymorphisms of DNA repair genes XRCC1 and XRCC3 and risk of colorectal cancer in Chinese population.</w:t>
      </w:r>
      <w:r w:rsidRPr="00030B3A">
        <w:rPr>
          <w:rFonts w:ascii="Times New Roman" w:hAnsi="Times New Roman" w:cs="Times New Roman"/>
          <w:noProof/>
        </w:rPr>
        <w:t xml:space="preserve"> Asian Pac J Cancer Prev, 2012. </w:t>
      </w:r>
      <w:r w:rsidRPr="00030B3A">
        <w:rPr>
          <w:rFonts w:ascii="Times New Roman" w:hAnsi="Times New Roman" w:cs="Times New Roman"/>
          <w:b/>
          <w:noProof/>
        </w:rPr>
        <w:t>13</w:t>
      </w:r>
      <w:r w:rsidRPr="00030B3A">
        <w:rPr>
          <w:rFonts w:ascii="Times New Roman" w:hAnsi="Times New Roman" w:cs="Times New Roman"/>
          <w:noProof/>
        </w:rPr>
        <w:t>(2): p. 665-9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1.</w:t>
      </w:r>
      <w:r w:rsidRPr="00030B3A">
        <w:rPr>
          <w:rFonts w:ascii="Times New Roman" w:hAnsi="Times New Roman" w:cs="Times New Roman"/>
          <w:noProof/>
        </w:rPr>
        <w:tab/>
        <w:t xml:space="preserve">Yin, G., et al., </w:t>
      </w:r>
      <w:r w:rsidRPr="00030B3A">
        <w:rPr>
          <w:rFonts w:ascii="Times New Roman" w:hAnsi="Times New Roman" w:cs="Times New Roman"/>
          <w:i/>
          <w:noProof/>
        </w:rPr>
        <w:t>Genetic polymorphisms of XRCC1, alcohol consumption, and the risk of colorectal cancer in Japan.</w:t>
      </w:r>
      <w:r w:rsidRPr="00030B3A">
        <w:rPr>
          <w:rFonts w:ascii="Times New Roman" w:hAnsi="Times New Roman" w:cs="Times New Roman"/>
          <w:noProof/>
        </w:rPr>
        <w:t xml:space="preserve"> Journal of epidemiology, 2012. </w:t>
      </w:r>
      <w:r w:rsidRPr="00030B3A">
        <w:rPr>
          <w:rFonts w:ascii="Times New Roman" w:hAnsi="Times New Roman" w:cs="Times New Roman"/>
          <w:b/>
          <w:noProof/>
        </w:rPr>
        <w:t>22</w:t>
      </w:r>
      <w:r w:rsidRPr="00030B3A">
        <w:rPr>
          <w:rFonts w:ascii="Times New Roman" w:hAnsi="Times New Roman" w:cs="Times New Roman"/>
          <w:noProof/>
        </w:rPr>
        <w:t>(1): p. 64-71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2.</w:t>
      </w:r>
      <w:r w:rsidRPr="00030B3A">
        <w:rPr>
          <w:rFonts w:ascii="Times New Roman" w:hAnsi="Times New Roman" w:cs="Times New Roman"/>
          <w:noProof/>
        </w:rPr>
        <w:tab/>
        <w:t xml:space="preserve">Engin, A.B., et al., </w:t>
      </w:r>
      <w:r w:rsidRPr="00030B3A">
        <w:rPr>
          <w:rFonts w:ascii="Times New Roman" w:hAnsi="Times New Roman" w:cs="Times New Roman"/>
          <w:i/>
          <w:noProof/>
        </w:rPr>
        <w:t>Povezanost između polimorfizama XRCC1 ARG399GLN i P53 ARG72PRO s rizikom od raka želuca i debeloga crijeva u turskoj populaciji.</w:t>
      </w:r>
      <w:r w:rsidRPr="00030B3A">
        <w:rPr>
          <w:rFonts w:ascii="Times New Roman" w:hAnsi="Times New Roman" w:cs="Times New Roman"/>
          <w:noProof/>
        </w:rPr>
        <w:t xml:space="preserve"> Arhiv za higijenu rada i toksikologiju, 2011. </w:t>
      </w:r>
      <w:r w:rsidRPr="00030B3A">
        <w:rPr>
          <w:rFonts w:ascii="Times New Roman" w:hAnsi="Times New Roman" w:cs="Times New Roman"/>
          <w:b/>
          <w:noProof/>
        </w:rPr>
        <w:t>62</w:t>
      </w:r>
      <w:r w:rsidRPr="00030B3A">
        <w:rPr>
          <w:rFonts w:ascii="Times New Roman" w:hAnsi="Times New Roman" w:cs="Times New Roman"/>
          <w:noProof/>
        </w:rPr>
        <w:t>(3): p. 207-213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3.</w:t>
      </w:r>
      <w:r w:rsidRPr="00030B3A">
        <w:rPr>
          <w:rFonts w:ascii="Times New Roman" w:hAnsi="Times New Roman" w:cs="Times New Roman"/>
          <w:noProof/>
        </w:rPr>
        <w:tab/>
        <w:t xml:space="preserve">Gsur, A., et al., </w:t>
      </w:r>
      <w:r w:rsidRPr="00030B3A">
        <w:rPr>
          <w:rFonts w:ascii="Times New Roman" w:hAnsi="Times New Roman" w:cs="Times New Roman"/>
          <w:i/>
          <w:noProof/>
        </w:rPr>
        <w:t>No association of XRCC1 polymorphisms Arg194Trp and Arg399Gln with colorectal cancer risk.</w:t>
      </w:r>
      <w:r w:rsidRPr="00030B3A">
        <w:rPr>
          <w:rFonts w:ascii="Times New Roman" w:hAnsi="Times New Roman" w:cs="Times New Roman"/>
          <w:noProof/>
        </w:rPr>
        <w:t xml:space="preserve"> Cancer epidemiology, 2011. </w:t>
      </w:r>
      <w:r w:rsidRPr="00030B3A">
        <w:rPr>
          <w:rFonts w:ascii="Times New Roman" w:hAnsi="Times New Roman" w:cs="Times New Roman"/>
          <w:b/>
          <w:noProof/>
        </w:rPr>
        <w:t>35</w:t>
      </w:r>
      <w:r w:rsidRPr="00030B3A">
        <w:rPr>
          <w:rFonts w:ascii="Times New Roman" w:hAnsi="Times New Roman" w:cs="Times New Roman"/>
          <w:noProof/>
        </w:rPr>
        <w:t>(5): p. e38-e41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lastRenderedPageBreak/>
        <w:t>34.</w:t>
      </w:r>
      <w:r w:rsidRPr="00030B3A">
        <w:rPr>
          <w:rFonts w:ascii="Times New Roman" w:hAnsi="Times New Roman" w:cs="Times New Roman"/>
          <w:noProof/>
        </w:rPr>
        <w:tab/>
        <w:t xml:space="preserve">Canbay, E., et al., </w:t>
      </w:r>
      <w:r w:rsidRPr="00030B3A">
        <w:rPr>
          <w:rFonts w:ascii="Times New Roman" w:hAnsi="Times New Roman" w:cs="Times New Roman"/>
          <w:i/>
          <w:noProof/>
        </w:rPr>
        <w:t>Association of APE1 and hOGG1 polymorphisms with colorectal cancer risk in a Turkish population.</w:t>
      </w:r>
      <w:r w:rsidRPr="00030B3A">
        <w:rPr>
          <w:rFonts w:ascii="Times New Roman" w:hAnsi="Times New Roman" w:cs="Times New Roman"/>
          <w:noProof/>
        </w:rPr>
        <w:t xml:space="preserve"> Current medical research and opinion, 2011. </w:t>
      </w:r>
      <w:r w:rsidRPr="00030B3A">
        <w:rPr>
          <w:rFonts w:ascii="Times New Roman" w:hAnsi="Times New Roman" w:cs="Times New Roman"/>
          <w:b/>
          <w:noProof/>
        </w:rPr>
        <w:t>27</w:t>
      </w:r>
      <w:r w:rsidRPr="00030B3A">
        <w:rPr>
          <w:rFonts w:ascii="Times New Roman" w:hAnsi="Times New Roman" w:cs="Times New Roman"/>
          <w:noProof/>
        </w:rPr>
        <w:t>(7): p. 1295-130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5.</w:t>
      </w:r>
      <w:r w:rsidRPr="00030B3A">
        <w:rPr>
          <w:rFonts w:ascii="Times New Roman" w:hAnsi="Times New Roman" w:cs="Times New Roman"/>
          <w:noProof/>
        </w:rPr>
        <w:tab/>
        <w:t xml:space="preserve">Jelonek, K., et al., </w:t>
      </w:r>
      <w:r w:rsidRPr="00030B3A">
        <w:rPr>
          <w:rFonts w:ascii="Times New Roman" w:hAnsi="Times New Roman" w:cs="Times New Roman"/>
          <w:i/>
          <w:noProof/>
        </w:rPr>
        <w:t>Association between single-nucleotide polymorphisms of selected genes involved in the response to DNA damage and risk of colon, head and neck, and breast cancers in a Polish population.</w:t>
      </w:r>
      <w:r w:rsidRPr="00030B3A">
        <w:rPr>
          <w:rFonts w:ascii="Times New Roman" w:hAnsi="Times New Roman" w:cs="Times New Roman"/>
          <w:noProof/>
        </w:rPr>
        <w:t xml:space="preserve"> Journal of applied genetics, 2010. </w:t>
      </w:r>
      <w:r w:rsidRPr="00030B3A">
        <w:rPr>
          <w:rFonts w:ascii="Times New Roman" w:hAnsi="Times New Roman" w:cs="Times New Roman"/>
          <w:b/>
          <w:noProof/>
        </w:rPr>
        <w:t>51</w:t>
      </w:r>
      <w:r w:rsidRPr="00030B3A">
        <w:rPr>
          <w:rFonts w:ascii="Times New Roman" w:hAnsi="Times New Roman" w:cs="Times New Roman"/>
          <w:noProof/>
        </w:rPr>
        <w:t>: p. 343-35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6.</w:t>
      </w:r>
      <w:r w:rsidRPr="00030B3A">
        <w:rPr>
          <w:rFonts w:ascii="Times New Roman" w:hAnsi="Times New Roman" w:cs="Times New Roman"/>
          <w:noProof/>
        </w:rPr>
        <w:tab/>
        <w:t xml:space="preserve">Wang, J., et al., </w:t>
      </w:r>
      <w:r w:rsidRPr="00030B3A">
        <w:rPr>
          <w:rFonts w:ascii="Times New Roman" w:hAnsi="Times New Roman" w:cs="Times New Roman"/>
          <w:i/>
          <w:noProof/>
        </w:rPr>
        <w:t>Polymorphisms in DNA repair genes XRCC1, XRCC3 and XPD, and colorectal cancer risk: a case–control study in an Indian population.</w:t>
      </w:r>
      <w:r w:rsidRPr="00030B3A">
        <w:rPr>
          <w:rFonts w:ascii="Times New Roman" w:hAnsi="Times New Roman" w:cs="Times New Roman"/>
          <w:noProof/>
        </w:rPr>
        <w:t xml:space="preserve"> Journal of cancer research and clinical oncology, 2010. </w:t>
      </w:r>
      <w:r w:rsidRPr="00030B3A">
        <w:rPr>
          <w:rFonts w:ascii="Times New Roman" w:hAnsi="Times New Roman" w:cs="Times New Roman"/>
          <w:b/>
          <w:noProof/>
        </w:rPr>
        <w:t>136</w:t>
      </w:r>
      <w:r w:rsidRPr="00030B3A">
        <w:rPr>
          <w:rFonts w:ascii="Times New Roman" w:hAnsi="Times New Roman" w:cs="Times New Roman"/>
          <w:noProof/>
        </w:rPr>
        <w:t>: p. 1517-1525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7.</w:t>
      </w:r>
      <w:r w:rsidRPr="00030B3A">
        <w:rPr>
          <w:rFonts w:ascii="Times New Roman" w:hAnsi="Times New Roman" w:cs="Times New Roman"/>
          <w:noProof/>
        </w:rPr>
        <w:tab/>
        <w:t xml:space="preserve">Kasahara, M., et al., </w:t>
      </w:r>
      <w:r w:rsidRPr="00030B3A">
        <w:rPr>
          <w:rFonts w:ascii="Times New Roman" w:hAnsi="Times New Roman" w:cs="Times New Roman"/>
          <w:i/>
          <w:noProof/>
        </w:rPr>
        <w:t>Association of MUTYH Gln324His and APEX1 Asp148Glu with colorectal cancer and smoking in a Japanese population.</w:t>
      </w:r>
      <w:r w:rsidRPr="00030B3A">
        <w:rPr>
          <w:rFonts w:ascii="Times New Roman" w:hAnsi="Times New Roman" w:cs="Times New Roman"/>
          <w:noProof/>
        </w:rPr>
        <w:t xml:space="preserve"> Journal of Experimental &amp; Clinical Cancer Research, 2008. </w:t>
      </w:r>
      <w:r w:rsidRPr="00030B3A">
        <w:rPr>
          <w:rFonts w:ascii="Times New Roman" w:hAnsi="Times New Roman" w:cs="Times New Roman"/>
          <w:b/>
          <w:noProof/>
        </w:rPr>
        <w:t>27</w:t>
      </w:r>
      <w:r w:rsidRPr="00030B3A">
        <w:rPr>
          <w:rFonts w:ascii="Times New Roman" w:hAnsi="Times New Roman" w:cs="Times New Roman"/>
          <w:noProof/>
        </w:rPr>
        <w:t>: p. 1-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8.</w:t>
      </w:r>
      <w:r w:rsidRPr="00030B3A">
        <w:rPr>
          <w:rFonts w:ascii="Times New Roman" w:hAnsi="Times New Roman" w:cs="Times New Roman"/>
          <w:noProof/>
        </w:rPr>
        <w:tab/>
        <w:t xml:space="preserve">Martinez-Balibrea, E., et al., </w:t>
      </w:r>
      <w:r w:rsidRPr="00030B3A">
        <w:rPr>
          <w:rFonts w:ascii="Times New Roman" w:hAnsi="Times New Roman" w:cs="Times New Roman"/>
          <w:i/>
          <w:noProof/>
        </w:rPr>
        <w:t>Combined analysis of genetic polymorphisms in thymidylate synthase, uridine diphosphate glucoronosyltransferase and X-ray cross complementing factor 1 genes as a prognostic factor in advanced colorectal cancer patients treated with 5-fluorouracil plus oxaliplatin or irinotecan.</w:t>
      </w:r>
      <w:r w:rsidRPr="00030B3A">
        <w:rPr>
          <w:rFonts w:ascii="Times New Roman" w:hAnsi="Times New Roman" w:cs="Times New Roman"/>
          <w:noProof/>
        </w:rPr>
        <w:t xml:space="preserve"> Oncology reports, 2007. </w:t>
      </w:r>
      <w:r w:rsidRPr="00030B3A">
        <w:rPr>
          <w:rFonts w:ascii="Times New Roman" w:hAnsi="Times New Roman" w:cs="Times New Roman"/>
          <w:b/>
          <w:noProof/>
        </w:rPr>
        <w:t>17</w:t>
      </w:r>
      <w:r w:rsidRPr="00030B3A">
        <w:rPr>
          <w:rFonts w:ascii="Times New Roman" w:hAnsi="Times New Roman" w:cs="Times New Roman"/>
          <w:noProof/>
        </w:rPr>
        <w:t>(3): p. 637-645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39.</w:t>
      </w:r>
      <w:r w:rsidRPr="00030B3A">
        <w:rPr>
          <w:rFonts w:ascii="Times New Roman" w:hAnsi="Times New Roman" w:cs="Times New Roman"/>
          <w:noProof/>
        </w:rPr>
        <w:tab/>
        <w:t xml:space="preserve">Moreno, V., et al., </w:t>
      </w:r>
      <w:r w:rsidRPr="00030B3A">
        <w:rPr>
          <w:rFonts w:ascii="Times New Roman" w:hAnsi="Times New Roman" w:cs="Times New Roman"/>
          <w:i/>
          <w:noProof/>
        </w:rPr>
        <w:t>Polymorphisms in genes of nucleotide and base excision repair: risk and prognosis of colorectal cancer.</w:t>
      </w:r>
      <w:r w:rsidRPr="00030B3A">
        <w:rPr>
          <w:rFonts w:ascii="Times New Roman" w:hAnsi="Times New Roman" w:cs="Times New Roman"/>
          <w:noProof/>
        </w:rPr>
        <w:t xml:space="preserve"> Clinical Cancer Research, 2006. </w:t>
      </w:r>
      <w:r w:rsidRPr="00030B3A">
        <w:rPr>
          <w:rFonts w:ascii="Times New Roman" w:hAnsi="Times New Roman" w:cs="Times New Roman"/>
          <w:b/>
          <w:noProof/>
        </w:rPr>
        <w:t>12</w:t>
      </w:r>
      <w:r w:rsidRPr="00030B3A">
        <w:rPr>
          <w:rFonts w:ascii="Times New Roman" w:hAnsi="Times New Roman" w:cs="Times New Roman"/>
          <w:noProof/>
        </w:rPr>
        <w:t>(7): p. 2101-210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0.</w:t>
      </w:r>
      <w:r w:rsidRPr="00030B3A">
        <w:rPr>
          <w:rFonts w:ascii="Times New Roman" w:hAnsi="Times New Roman" w:cs="Times New Roman"/>
          <w:noProof/>
        </w:rPr>
        <w:tab/>
        <w:t xml:space="preserve">Skjelbred, C.F., et al., </w:t>
      </w:r>
      <w:r w:rsidRPr="00030B3A">
        <w:rPr>
          <w:rFonts w:ascii="Times New Roman" w:hAnsi="Times New Roman" w:cs="Times New Roman"/>
          <w:i/>
          <w:noProof/>
        </w:rPr>
        <w:t>Polymorphisms of the XRCC1, XRCC3 and XPD genes and risk of colorectal adenoma and carcinoma, in a Norwegian cohort: a case control study.</w:t>
      </w:r>
      <w:r w:rsidRPr="00030B3A">
        <w:rPr>
          <w:rFonts w:ascii="Times New Roman" w:hAnsi="Times New Roman" w:cs="Times New Roman"/>
          <w:noProof/>
        </w:rPr>
        <w:t xml:space="preserve"> BMC cancer, 2006. </w:t>
      </w:r>
      <w:r w:rsidRPr="00030B3A">
        <w:rPr>
          <w:rFonts w:ascii="Times New Roman" w:hAnsi="Times New Roman" w:cs="Times New Roman"/>
          <w:b/>
          <w:noProof/>
        </w:rPr>
        <w:t>6</w:t>
      </w:r>
      <w:r w:rsidRPr="00030B3A">
        <w:rPr>
          <w:rFonts w:ascii="Times New Roman" w:hAnsi="Times New Roman" w:cs="Times New Roman"/>
          <w:noProof/>
        </w:rPr>
        <w:t>: p. 1-9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1.</w:t>
      </w:r>
      <w:r w:rsidRPr="00030B3A">
        <w:rPr>
          <w:rFonts w:ascii="Times New Roman" w:hAnsi="Times New Roman" w:cs="Times New Roman"/>
          <w:noProof/>
        </w:rPr>
        <w:tab/>
        <w:t xml:space="preserve">Krupa, R. and J. Blasiak, </w:t>
      </w:r>
      <w:r w:rsidRPr="00030B3A">
        <w:rPr>
          <w:rFonts w:ascii="Times New Roman" w:hAnsi="Times New Roman" w:cs="Times New Roman"/>
          <w:i/>
          <w:noProof/>
        </w:rPr>
        <w:t>An association of polymorphism of DNA repair genes XRCC1 and XRCC3 with colorectal cancer.</w:t>
      </w:r>
      <w:r w:rsidRPr="00030B3A">
        <w:rPr>
          <w:rFonts w:ascii="Times New Roman" w:hAnsi="Times New Roman" w:cs="Times New Roman"/>
          <w:noProof/>
        </w:rPr>
        <w:t xml:space="preserve"> Journal of Experimental &amp; Clinical Cancer Research: CR, 2004. </w:t>
      </w:r>
      <w:r w:rsidRPr="00030B3A">
        <w:rPr>
          <w:rFonts w:ascii="Times New Roman" w:hAnsi="Times New Roman" w:cs="Times New Roman"/>
          <w:b/>
          <w:noProof/>
        </w:rPr>
        <w:t>23</w:t>
      </w:r>
      <w:r w:rsidRPr="00030B3A">
        <w:rPr>
          <w:rFonts w:ascii="Times New Roman" w:hAnsi="Times New Roman" w:cs="Times New Roman"/>
          <w:noProof/>
        </w:rPr>
        <w:t>(2): p. 285-29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2.</w:t>
      </w:r>
      <w:r w:rsidRPr="00030B3A">
        <w:rPr>
          <w:rFonts w:ascii="Times New Roman" w:hAnsi="Times New Roman" w:cs="Times New Roman"/>
          <w:noProof/>
        </w:rPr>
        <w:tab/>
        <w:t xml:space="preserve">Lau, T.-P., et al., </w:t>
      </w:r>
      <w:r w:rsidRPr="00030B3A">
        <w:rPr>
          <w:rFonts w:ascii="Times New Roman" w:hAnsi="Times New Roman" w:cs="Times New Roman"/>
          <w:i/>
          <w:noProof/>
        </w:rPr>
        <w:t>Lack of correlation between X-ray repair cross-complementing group 1 gene polymorphisms and the susceptibility to colorectal cancer in a Malaysian cohort.</w:t>
      </w:r>
      <w:r w:rsidRPr="00030B3A">
        <w:rPr>
          <w:rFonts w:ascii="Times New Roman" w:hAnsi="Times New Roman" w:cs="Times New Roman"/>
          <w:noProof/>
        </w:rPr>
        <w:t xml:space="preserve"> European Journal of Cancer Prevention, 2017. </w:t>
      </w:r>
      <w:r w:rsidRPr="00030B3A">
        <w:rPr>
          <w:rFonts w:ascii="Times New Roman" w:hAnsi="Times New Roman" w:cs="Times New Roman"/>
          <w:b/>
          <w:noProof/>
        </w:rPr>
        <w:t>26</w:t>
      </w:r>
      <w:r w:rsidRPr="00030B3A">
        <w:rPr>
          <w:rFonts w:ascii="Times New Roman" w:hAnsi="Times New Roman" w:cs="Times New Roman"/>
          <w:noProof/>
        </w:rPr>
        <w:t>(6): p. 506-51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3.</w:t>
      </w:r>
      <w:r w:rsidRPr="00030B3A">
        <w:rPr>
          <w:rFonts w:ascii="Times New Roman" w:hAnsi="Times New Roman" w:cs="Times New Roman"/>
          <w:noProof/>
        </w:rPr>
        <w:tab/>
        <w:t xml:space="preserve">Hosseini, S.M., et al., </w:t>
      </w:r>
      <w:r w:rsidRPr="00030B3A">
        <w:rPr>
          <w:rFonts w:ascii="Times New Roman" w:hAnsi="Times New Roman" w:cs="Times New Roman"/>
          <w:i/>
          <w:noProof/>
        </w:rPr>
        <w:t>Influence of two DNA repair pathway polymorphisms in colorectal cancer risk in southwest Iran.</w:t>
      </w:r>
      <w:r w:rsidRPr="00030B3A">
        <w:rPr>
          <w:rFonts w:ascii="Times New Roman" w:hAnsi="Times New Roman" w:cs="Times New Roman"/>
          <w:noProof/>
        </w:rPr>
        <w:t xml:space="preserve"> Asian Pacific journal of cancer prevention: APJCP, 2020. </w:t>
      </w:r>
      <w:r w:rsidRPr="00030B3A">
        <w:rPr>
          <w:rFonts w:ascii="Times New Roman" w:hAnsi="Times New Roman" w:cs="Times New Roman"/>
          <w:b/>
          <w:noProof/>
        </w:rPr>
        <w:t>21</w:t>
      </w:r>
      <w:r w:rsidRPr="00030B3A">
        <w:rPr>
          <w:rFonts w:ascii="Times New Roman" w:hAnsi="Times New Roman" w:cs="Times New Roman"/>
          <w:noProof/>
        </w:rPr>
        <w:t>(7): p. 1919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4.</w:t>
      </w:r>
      <w:r w:rsidRPr="00030B3A">
        <w:rPr>
          <w:rFonts w:ascii="Times New Roman" w:hAnsi="Times New Roman" w:cs="Times New Roman"/>
          <w:noProof/>
        </w:rPr>
        <w:tab/>
        <w:t xml:space="preserve">Meza-Espinoza, J.P., et al., </w:t>
      </w:r>
      <w:r w:rsidRPr="00030B3A">
        <w:rPr>
          <w:rFonts w:ascii="Times New Roman" w:hAnsi="Times New Roman" w:cs="Times New Roman"/>
          <w:i/>
          <w:noProof/>
        </w:rPr>
        <w:t>XRCC1 R194W and R399Q Polymorphisms and Colorectal Cancer Risk in a Northeastern Mexican Population.</w:t>
      </w:r>
      <w:r w:rsidRPr="00030B3A">
        <w:rPr>
          <w:rFonts w:ascii="Times New Roman" w:hAnsi="Times New Roman" w:cs="Times New Roman"/>
          <w:noProof/>
        </w:rPr>
        <w:t xml:space="preserve"> Genetics Research, 2023. </w:t>
      </w:r>
      <w:r w:rsidRPr="00030B3A">
        <w:rPr>
          <w:rFonts w:ascii="Times New Roman" w:hAnsi="Times New Roman" w:cs="Times New Roman"/>
          <w:b/>
          <w:noProof/>
        </w:rPr>
        <w:t>2023</w:t>
      </w:r>
      <w:r w:rsidRPr="00030B3A">
        <w:rPr>
          <w:rFonts w:ascii="Times New Roman" w:hAnsi="Times New Roman" w:cs="Times New Roman"/>
          <w:noProof/>
        </w:rPr>
        <w:t>: p. e32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5.</w:t>
      </w:r>
      <w:r w:rsidRPr="00030B3A">
        <w:rPr>
          <w:rFonts w:ascii="Times New Roman" w:hAnsi="Times New Roman" w:cs="Times New Roman"/>
          <w:noProof/>
        </w:rPr>
        <w:tab/>
        <w:t xml:space="preserve">Stern, M.C., et al., </w:t>
      </w:r>
      <w:r w:rsidRPr="00030B3A">
        <w:rPr>
          <w:rFonts w:ascii="Times New Roman" w:hAnsi="Times New Roman" w:cs="Times New Roman"/>
          <w:i/>
          <w:noProof/>
        </w:rPr>
        <w:t>XRCC1, XRCC3, and XPD polymorphisms as modifiers of the effect of smoking and alcohol on colorectal adenoma risk.</w:t>
      </w:r>
      <w:r w:rsidRPr="00030B3A">
        <w:rPr>
          <w:rFonts w:ascii="Times New Roman" w:hAnsi="Times New Roman" w:cs="Times New Roman"/>
          <w:noProof/>
        </w:rPr>
        <w:t xml:space="preserve"> Cancer Epidemiology Biomarkers &amp; Prevention, 2006. </w:t>
      </w:r>
      <w:r w:rsidRPr="00030B3A">
        <w:rPr>
          <w:rFonts w:ascii="Times New Roman" w:hAnsi="Times New Roman" w:cs="Times New Roman"/>
          <w:b/>
          <w:noProof/>
        </w:rPr>
        <w:t>15</w:t>
      </w:r>
      <w:r w:rsidRPr="00030B3A">
        <w:rPr>
          <w:rFonts w:ascii="Times New Roman" w:hAnsi="Times New Roman" w:cs="Times New Roman"/>
          <w:noProof/>
        </w:rPr>
        <w:t>(12): p. 2384-239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6.</w:t>
      </w:r>
      <w:r w:rsidRPr="00030B3A">
        <w:rPr>
          <w:rFonts w:ascii="Times New Roman" w:hAnsi="Times New Roman" w:cs="Times New Roman"/>
          <w:noProof/>
        </w:rPr>
        <w:tab/>
        <w:t xml:space="preserve">Berndt, S.I., et al., </w:t>
      </w:r>
      <w:r w:rsidRPr="00030B3A">
        <w:rPr>
          <w:rFonts w:ascii="Times New Roman" w:hAnsi="Times New Roman" w:cs="Times New Roman"/>
          <w:i/>
          <w:noProof/>
        </w:rPr>
        <w:t>Genetic variation in base excision repair genes and the prevalence of advanced colorectal adenoma.</w:t>
      </w:r>
      <w:r w:rsidRPr="00030B3A">
        <w:rPr>
          <w:rFonts w:ascii="Times New Roman" w:hAnsi="Times New Roman" w:cs="Times New Roman"/>
          <w:noProof/>
        </w:rPr>
        <w:t xml:space="preserve"> Cancer research, 2007. </w:t>
      </w:r>
      <w:r w:rsidRPr="00030B3A">
        <w:rPr>
          <w:rFonts w:ascii="Times New Roman" w:hAnsi="Times New Roman" w:cs="Times New Roman"/>
          <w:b/>
          <w:noProof/>
        </w:rPr>
        <w:t>67</w:t>
      </w:r>
      <w:r w:rsidRPr="00030B3A">
        <w:rPr>
          <w:rFonts w:ascii="Times New Roman" w:hAnsi="Times New Roman" w:cs="Times New Roman"/>
          <w:noProof/>
        </w:rPr>
        <w:t>(3): p. 1395-1404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7.</w:t>
      </w:r>
      <w:r w:rsidRPr="00030B3A">
        <w:rPr>
          <w:rFonts w:ascii="Times New Roman" w:hAnsi="Times New Roman" w:cs="Times New Roman"/>
          <w:noProof/>
        </w:rPr>
        <w:tab/>
        <w:t xml:space="preserve">Capungcol, M.V., et al., </w:t>
      </w:r>
      <w:r w:rsidRPr="00030B3A">
        <w:rPr>
          <w:rFonts w:ascii="Times New Roman" w:hAnsi="Times New Roman" w:cs="Times New Roman"/>
          <w:i/>
          <w:noProof/>
        </w:rPr>
        <w:t>Association of XRCC1 Arg399Gln and RAD51 135 G&gt; C Polymorphisms and Epidemiologic Risk Factors with Colorectal Cancer among Selected Filipinos.</w:t>
      </w:r>
      <w:r w:rsidRPr="00030B3A">
        <w:rPr>
          <w:rFonts w:ascii="Times New Roman" w:hAnsi="Times New Roman" w:cs="Times New Roman"/>
          <w:noProof/>
        </w:rPr>
        <w:t xml:space="preserve"> Acta Medica Philippina, 2022. </w:t>
      </w:r>
      <w:r w:rsidRPr="00030B3A">
        <w:rPr>
          <w:rFonts w:ascii="Times New Roman" w:hAnsi="Times New Roman" w:cs="Times New Roman"/>
          <w:b/>
          <w:noProof/>
        </w:rPr>
        <w:t>56</w:t>
      </w:r>
      <w:r w:rsidRPr="00030B3A">
        <w:rPr>
          <w:rFonts w:ascii="Times New Roman" w:hAnsi="Times New Roman" w:cs="Times New Roman"/>
          <w:noProof/>
        </w:rPr>
        <w:t>(11)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8.</w:t>
      </w:r>
      <w:r w:rsidRPr="00030B3A">
        <w:rPr>
          <w:rFonts w:ascii="Times New Roman" w:hAnsi="Times New Roman" w:cs="Times New Roman"/>
          <w:noProof/>
        </w:rPr>
        <w:tab/>
        <w:t xml:space="preserve">Huang, Y., et al., </w:t>
      </w:r>
      <w:r w:rsidRPr="00030B3A">
        <w:rPr>
          <w:rFonts w:ascii="Times New Roman" w:hAnsi="Times New Roman" w:cs="Times New Roman"/>
          <w:i/>
          <w:noProof/>
        </w:rPr>
        <w:t>Genetic polymorphisms in XRCC1 genes and colorectal cancer susceptibility.</w:t>
      </w:r>
      <w:r w:rsidRPr="00030B3A">
        <w:rPr>
          <w:rFonts w:ascii="Times New Roman" w:hAnsi="Times New Roman" w:cs="Times New Roman"/>
          <w:noProof/>
        </w:rPr>
        <w:t xml:space="preserve"> World journal of surgical oncology, 2015. </w:t>
      </w:r>
      <w:r w:rsidRPr="00030B3A">
        <w:rPr>
          <w:rFonts w:ascii="Times New Roman" w:hAnsi="Times New Roman" w:cs="Times New Roman"/>
          <w:b/>
          <w:noProof/>
        </w:rPr>
        <w:t>13</w:t>
      </w:r>
      <w:r w:rsidRPr="00030B3A">
        <w:rPr>
          <w:rFonts w:ascii="Times New Roman" w:hAnsi="Times New Roman" w:cs="Times New Roman"/>
          <w:noProof/>
        </w:rPr>
        <w:t>: p. 1-7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49.</w:t>
      </w:r>
      <w:r w:rsidRPr="00030B3A">
        <w:rPr>
          <w:rFonts w:ascii="Times New Roman" w:hAnsi="Times New Roman" w:cs="Times New Roman"/>
          <w:noProof/>
        </w:rPr>
        <w:tab/>
        <w:t xml:space="preserve">Karam, R.A., et al., </w:t>
      </w:r>
      <w:r w:rsidRPr="00030B3A">
        <w:rPr>
          <w:rFonts w:ascii="Times New Roman" w:hAnsi="Times New Roman" w:cs="Times New Roman"/>
          <w:i/>
          <w:noProof/>
        </w:rPr>
        <w:t>DNA repair genes polymorphisms and risk of colorectal cancer in Saudi patients.</w:t>
      </w:r>
      <w:r w:rsidRPr="00030B3A">
        <w:rPr>
          <w:rFonts w:ascii="Times New Roman" w:hAnsi="Times New Roman" w:cs="Times New Roman"/>
          <w:noProof/>
        </w:rPr>
        <w:t xml:space="preserve"> Arab journal of gastroenterology, 2016. </w:t>
      </w:r>
      <w:r w:rsidRPr="00030B3A">
        <w:rPr>
          <w:rFonts w:ascii="Times New Roman" w:hAnsi="Times New Roman" w:cs="Times New Roman"/>
          <w:b/>
          <w:noProof/>
        </w:rPr>
        <w:t>17</w:t>
      </w:r>
      <w:r w:rsidRPr="00030B3A">
        <w:rPr>
          <w:rFonts w:ascii="Times New Roman" w:hAnsi="Times New Roman" w:cs="Times New Roman"/>
          <w:noProof/>
        </w:rPr>
        <w:t>(3): p. 117-120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lastRenderedPageBreak/>
        <w:t>50.</w:t>
      </w:r>
      <w:r w:rsidRPr="00030B3A">
        <w:rPr>
          <w:rFonts w:ascii="Times New Roman" w:hAnsi="Times New Roman" w:cs="Times New Roman"/>
          <w:noProof/>
        </w:rPr>
        <w:tab/>
        <w:t xml:space="preserve">Mehrzad, J., M. Dayyani, and M. Erfanian-Khorasani, </w:t>
      </w:r>
      <w:r w:rsidRPr="00030B3A">
        <w:rPr>
          <w:rFonts w:ascii="Times New Roman" w:hAnsi="Times New Roman" w:cs="Times New Roman"/>
          <w:i/>
          <w:noProof/>
        </w:rPr>
        <w:t>The independent and combined effects of selected risk factors and Arg399Gln XRCC1 polymorphism in the risk of colorectal cancer among an Iranian population.</w:t>
      </w:r>
      <w:r w:rsidRPr="00030B3A">
        <w:rPr>
          <w:rFonts w:ascii="Times New Roman" w:hAnsi="Times New Roman" w:cs="Times New Roman"/>
          <w:noProof/>
        </w:rPr>
        <w:t xml:space="preserve"> Medical Journal of the Islamic Republic of Iran, 2020. </w:t>
      </w:r>
      <w:r w:rsidRPr="00030B3A">
        <w:rPr>
          <w:rFonts w:ascii="Times New Roman" w:hAnsi="Times New Roman" w:cs="Times New Roman"/>
          <w:b/>
          <w:noProof/>
        </w:rPr>
        <w:t>34</w:t>
      </w:r>
      <w:r w:rsidRPr="00030B3A">
        <w:rPr>
          <w:rFonts w:ascii="Times New Roman" w:hAnsi="Times New Roman" w:cs="Times New Roman"/>
          <w:noProof/>
        </w:rPr>
        <w:t>: p. 75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51.</w:t>
      </w:r>
      <w:r w:rsidRPr="00030B3A">
        <w:rPr>
          <w:rFonts w:ascii="Times New Roman" w:hAnsi="Times New Roman" w:cs="Times New Roman"/>
          <w:noProof/>
        </w:rPr>
        <w:tab/>
        <w:t xml:space="preserve">Yeh, C.-C., et al., </w:t>
      </w:r>
      <w:r w:rsidRPr="00030B3A">
        <w:rPr>
          <w:rFonts w:ascii="Times New Roman" w:hAnsi="Times New Roman" w:cs="Times New Roman"/>
          <w:i/>
          <w:noProof/>
        </w:rPr>
        <w:t>Polymorphisms of the XRCC1, XRCC3, &amp; XPD genes, and colorectal cancer risk: a case-control study in Taiwan.</w:t>
      </w:r>
      <w:r w:rsidRPr="00030B3A">
        <w:rPr>
          <w:rFonts w:ascii="Times New Roman" w:hAnsi="Times New Roman" w:cs="Times New Roman"/>
          <w:noProof/>
        </w:rPr>
        <w:t xml:space="preserve"> BMC cancer, 2005. </w:t>
      </w:r>
      <w:r w:rsidRPr="00030B3A">
        <w:rPr>
          <w:rFonts w:ascii="Times New Roman" w:hAnsi="Times New Roman" w:cs="Times New Roman"/>
          <w:b/>
          <w:noProof/>
        </w:rPr>
        <w:t>5</w:t>
      </w:r>
      <w:r w:rsidRPr="00030B3A">
        <w:rPr>
          <w:rFonts w:ascii="Times New Roman" w:hAnsi="Times New Roman" w:cs="Times New Roman"/>
          <w:noProof/>
        </w:rPr>
        <w:t>: p. 1-8.</w:t>
      </w:r>
    </w:p>
    <w:p w:rsidR="00DE375F" w:rsidRPr="00030B3A" w:rsidRDefault="00DE375F" w:rsidP="00DE375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30B3A">
        <w:rPr>
          <w:rFonts w:ascii="Times New Roman" w:hAnsi="Times New Roman" w:cs="Times New Roman"/>
          <w:noProof/>
        </w:rPr>
        <w:t>52.</w:t>
      </w:r>
      <w:r w:rsidRPr="00030B3A">
        <w:rPr>
          <w:rFonts w:ascii="Times New Roman" w:hAnsi="Times New Roman" w:cs="Times New Roman"/>
          <w:noProof/>
        </w:rPr>
        <w:tab/>
        <w:t xml:space="preserve">Halim, N.H.A., et al., </w:t>
      </w:r>
      <w:r w:rsidRPr="00030B3A">
        <w:rPr>
          <w:rFonts w:ascii="Times New Roman" w:hAnsi="Times New Roman" w:cs="Times New Roman"/>
          <w:i/>
          <w:noProof/>
        </w:rPr>
        <w:t>Variant alleles in XRCC1 Arg194Trp and Arg399Gln polymorphisms increase risk of gastrointestinal cancer in Sabah, North Borneo.</w:t>
      </w:r>
      <w:r w:rsidRPr="00030B3A">
        <w:rPr>
          <w:rFonts w:ascii="Times New Roman" w:hAnsi="Times New Roman" w:cs="Times New Roman"/>
          <w:noProof/>
        </w:rPr>
        <w:t xml:space="preserve"> Asian Pacific Journal of Cancer Prevention, 2016. </w:t>
      </w:r>
      <w:r w:rsidRPr="00030B3A">
        <w:rPr>
          <w:rFonts w:ascii="Times New Roman" w:hAnsi="Times New Roman" w:cs="Times New Roman"/>
          <w:b/>
          <w:noProof/>
        </w:rPr>
        <w:t>17</w:t>
      </w:r>
      <w:r w:rsidRPr="00030B3A">
        <w:rPr>
          <w:rFonts w:ascii="Times New Roman" w:hAnsi="Times New Roman" w:cs="Times New Roman"/>
          <w:noProof/>
        </w:rPr>
        <w:t>(4): p. 1925-1931.</w:t>
      </w:r>
    </w:p>
    <w:p w:rsidR="00E91D8F" w:rsidRPr="00030B3A" w:rsidRDefault="00DE375F">
      <w:pPr>
        <w:rPr>
          <w:rFonts w:ascii="Times New Roman" w:hAnsi="Times New Roman" w:cs="Times New Roman"/>
          <w:lang w:val="en-US"/>
        </w:rPr>
      </w:pPr>
      <w:r w:rsidRPr="00030B3A">
        <w:rPr>
          <w:rFonts w:ascii="Times New Roman" w:hAnsi="Times New Roman" w:cs="Times New Roman"/>
          <w:lang w:val="en-US"/>
        </w:rPr>
        <w:fldChar w:fldCharType="end"/>
      </w:r>
    </w:p>
    <w:sectPr w:rsidR="00E91D8F" w:rsidRPr="00030B3A" w:rsidSect="000B1603">
      <w:pgSz w:w="16838" w:h="11906" w:orient="landscape"/>
      <w:pgMar w:top="1440" w:right="1440" w:bottom="1256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91D8F"/>
    <w:rsid w:val="00000535"/>
    <w:rsid w:val="00000B09"/>
    <w:rsid w:val="00000CEA"/>
    <w:rsid w:val="00002A53"/>
    <w:rsid w:val="00002D26"/>
    <w:rsid w:val="00004E0C"/>
    <w:rsid w:val="000056AB"/>
    <w:rsid w:val="00005E13"/>
    <w:rsid w:val="00010702"/>
    <w:rsid w:val="00010D61"/>
    <w:rsid w:val="000110FC"/>
    <w:rsid w:val="0001291A"/>
    <w:rsid w:val="00012B9A"/>
    <w:rsid w:val="00013020"/>
    <w:rsid w:val="00015590"/>
    <w:rsid w:val="00016EE2"/>
    <w:rsid w:val="00021252"/>
    <w:rsid w:val="00021D53"/>
    <w:rsid w:val="000234AC"/>
    <w:rsid w:val="00024384"/>
    <w:rsid w:val="00024E92"/>
    <w:rsid w:val="000260F1"/>
    <w:rsid w:val="00030879"/>
    <w:rsid w:val="00030B3A"/>
    <w:rsid w:val="00032441"/>
    <w:rsid w:val="000326F3"/>
    <w:rsid w:val="00032A3C"/>
    <w:rsid w:val="00032F52"/>
    <w:rsid w:val="000333D9"/>
    <w:rsid w:val="00033F7B"/>
    <w:rsid w:val="000370F2"/>
    <w:rsid w:val="00037870"/>
    <w:rsid w:val="00041170"/>
    <w:rsid w:val="00042854"/>
    <w:rsid w:val="00043C4E"/>
    <w:rsid w:val="00043E72"/>
    <w:rsid w:val="000440B7"/>
    <w:rsid w:val="000442D2"/>
    <w:rsid w:val="000453E3"/>
    <w:rsid w:val="00051FCD"/>
    <w:rsid w:val="00052747"/>
    <w:rsid w:val="00052A0D"/>
    <w:rsid w:val="000534C5"/>
    <w:rsid w:val="000536CE"/>
    <w:rsid w:val="00053979"/>
    <w:rsid w:val="00053B1D"/>
    <w:rsid w:val="0005512C"/>
    <w:rsid w:val="0005542E"/>
    <w:rsid w:val="00055A96"/>
    <w:rsid w:val="000566EB"/>
    <w:rsid w:val="00057C94"/>
    <w:rsid w:val="000612BA"/>
    <w:rsid w:val="0006331E"/>
    <w:rsid w:val="00063E9B"/>
    <w:rsid w:val="00066B40"/>
    <w:rsid w:val="00066EF4"/>
    <w:rsid w:val="00070797"/>
    <w:rsid w:val="000708A2"/>
    <w:rsid w:val="00070970"/>
    <w:rsid w:val="000711A7"/>
    <w:rsid w:val="0007375F"/>
    <w:rsid w:val="00075349"/>
    <w:rsid w:val="00075D79"/>
    <w:rsid w:val="00076724"/>
    <w:rsid w:val="00077091"/>
    <w:rsid w:val="00077634"/>
    <w:rsid w:val="00077C54"/>
    <w:rsid w:val="00080625"/>
    <w:rsid w:val="00080F7A"/>
    <w:rsid w:val="0008167B"/>
    <w:rsid w:val="00083051"/>
    <w:rsid w:val="00083E3B"/>
    <w:rsid w:val="00084932"/>
    <w:rsid w:val="00084B6C"/>
    <w:rsid w:val="000851FC"/>
    <w:rsid w:val="000859AD"/>
    <w:rsid w:val="000861FB"/>
    <w:rsid w:val="0008642F"/>
    <w:rsid w:val="00090835"/>
    <w:rsid w:val="00090982"/>
    <w:rsid w:val="00090B3C"/>
    <w:rsid w:val="00090F40"/>
    <w:rsid w:val="00091783"/>
    <w:rsid w:val="000945A5"/>
    <w:rsid w:val="000960A9"/>
    <w:rsid w:val="0009661D"/>
    <w:rsid w:val="000A0E20"/>
    <w:rsid w:val="000A211A"/>
    <w:rsid w:val="000A44C7"/>
    <w:rsid w:val="000A5A69"/>
    <w:rsid w:val="000A62AD"/>
    <w:rsid w:val="000A6BBF"/>
    <w:rsid w:val="000B1603"/>
    <w:rsid w:val="000B16D6"/>
    <w:rsid w:val="000B311E"/>
    <w:rsid w:val="000B4848"/>
    <w:rsid w:val="000B4ABB"/>
    <w:rsid w:val="000B5378"/>
    <w:rsid w:val="000B5FBE"/>
    <w:rsid w:val="000B6E73"/>
    <w:rsid w:val="000B7275"/>
    <w:rsid w:val="000B79E9"/>
    <w:rsid w:val="000C0B37"/>
    <w:rsid w:val="000C2AAD"/>
    <w:rsid w:val="000C33A5"/>
    <w:rsid w:val="000C3541"/>
    <w:rsid w:val="000C3C60"/>
    <w:rsid w:val="000C3D18"/>
    <w:rsid w:val="000C70C9"/>
    <w:rsid w:val="000D0ACC"/>
    <w:rsid w:val="000D12F3"/>
    <w:rsid w:val="000D206E"/>
    <w:rsid w:val="000D2534"/>
    <w:rsid w:val="000D3109"/>
    <w:rsid w:val="000D32AD"/>
    <w:rsid w:val="000D3BE6"/>
    <w:rsid w:val="000D5003"/>
    <w:rsid w:val="000D7C51"/>
    <w:rsid w:val="000E0E89"/>
    <w:rsid w:val="000E1779"/>
    <w:rsid w:val="000E20BB"/>
    <w:rsid w:val="000E30CE"/>
    <w:rsid w:val="000E33AA"/>
    <w:rsid w:val="000E434E"/>
    <w:rsid w:val="000E556D"/>
    <w:rsid w:val="000E5969"/>
    <w:rsid w:val="000E5FE0"/>
    <w:rsid w:val="000E6194"/>
    <w:rsid w:val="000F03D5"/>
    <w:rsid w:val="000F1E18"/>
    <w:rsid w:val="000F20A4"/>
    <w:rsid w:val="000F23E1"/>
    <w:rsid w:val="000F299C"/>
    <w:rsid w:val="000F3879"/>
    <w:rsid w:val="000F422D"/>
    <w:rsid w:val="000F4AF8"/>
    <w:rsid w:val="000F54F8"/>
    <w:rsid w:val="000F64F5"/>
    <w:rsid w:val="000F65DB"/>
    <w:rsid w:val="000F67C4"/>
    <w:rsid w:val="000F714A"/>
    <w:rsid w:val="000F78CA"/>
    <w:rsid w:val="0010157A"/>
    <w:rsid w:val="001040C0"/>
    <w:rsid w:val="001046EB"/>
    <w:rsid w:val="00104912"/>
    <w:rsid w:val="001053AD"/>
    <w:rsid w:val="0010671E"/>
    <w:rsid w:val="00107CD5"/>
    <w:rsid w:val="001111ED"/>
    <w:rsid w:val="001112B4"/>
    <w:rsid w:val="001118DA"/>
    <w:rsid w:val="00112B82"/>
    <w:rsid w:val="00113279"/>
    <w:rsid w:val="001142DB"/>
    <w:rsid w:val="00114A2E"/>
    <w:rsid w:val="00115478"/>
    <w:rsid w:val="00115F9C"/>
    <w:rsid w:val="001165FB"/>
    <w:rsid w:val="00120570"/>
    <w:rsid w:val="00121258"/>
    <w:rsid w:val="00121954"/>
    <w:rsid w:val="00121D93"/>
    <w:rsid w:val="00124A60"/>
    <w:rsid w:val="00124BEE"/>
    <w:rsid w:val="00124C17"/>
    <w:rsid w:val="0012569F"/>
    <w:rsid w:val="00125FBF"/>
    <w:rsid w:val="001266B6"/>
    <w:rsid w:val="00126B43"/>
    <w:rsid w:val="0013109F"/>
    <w:rsid w:val="001323C7"/>
    <w:rsid w:val="001335DE"/>
    <w:rsid w:val="00133927"/>
    <w:rsid w:val="001355A2"/>
    <w:rsid w:val="00135A5A"/>
    <w:rsid w:val="00135AF0"/>
    <w:rsid w:val="001362CF"/>
    <w:rsid w:val="00136EA5"/>
    <w:rsid w:val="00137864"/>
    <w:rsid w:val="00137EA5"/>
    <w:rsid w:val="00140A88"/>
    <w:rsid w:val="00141877"/>
    <w:rsid w:val="0014207B"/>
    <w:rsid w:val="001421C5"/>
    <w:rsid w:val="00142734"/>
    <w:rsid w:val="00143B94"/>
    <w:rsid w:val="00145241"/>
    <w:rsid w:val="001474B7"/>
    <w:rsid w:val="00147E0D"/>
    <w:rsid w:val="001500CA"/>
    <w:rsid w:val="00150541"/>
    <w:rsid w:val="001525DD"/>
    <w:rsid w:val="00153142"/>
    <w:rsid w:val="001531FE"/>
    <w:rsid w:val="0015434B"/>
    <w:rsid w:val="001569E2"/>
    <w:rsid w:val="001600B9"/>
    <w:rsid w:val="001601F9"/>
    <w:rsid w:val="00160982"/>
    <w:rsid w:val="0016170C"/>
    <w:rsid w:val="0016206C"/>
    <w:rsid w:val="00162C25"/>
    <w:rsid w:val="001636B8"/>
    <w:rsid w:val="00164ED2"/>
    <w:rsid w:val="001667B0"/>
    <w:rsid w:val="001717E8"/>
    <w:rsid w:val="001719CD"/>
    <w:rsid w:val="00172171"/>
    <w:rsid w:val="00172594"/>
    <w:rsid w:val="001727B0"/>
    <w:rsid w:val="00173749"/>
    <w:rsid w:val="0017587E"/>
    <w:rsid w:val="0017706C"/>
    <w:rsid w:val="00177E1E"/>
    <w:rsid w:val="00177EC5"/>
    <w:rsid w:val="0018123D"/>
    <w:rsid w:val="0018168F"/>
    <w:rsid w:val="00181930"/>
    <w:rsid w:val="00181F2D"/>
    <w:rsid w:val="001832F0"/>
    <w:rsid w:val="00184906"/>
    <w:rsid w:val="00185567"/>
    <w:rsid w:val="001867B4"/>
    <w:rsid w:val="001874BE"/>
    <w:rsid w:val="0019039F"/>
    <w:rsid w:val="001904E6"/>
    <w:rsid w:val="00193CD6"/>
    <w:rsid w:val="00197033"/>
    <w:rsid w:val="00197295"/>
    <w:rsid w:val="0019740B"/>
    <w:rsid w:val="00197C0A"/>
    <w:rsid w:val="001A3072"/>
    <w:rsid w:val="001A3B6C"/>
    <w:rsid w:val="001A48AD"/>
    <w:rsid w:val="001A4C15"/>
    <w:rsid w:val="001A74A3"/>
    <w:rsid w:val="001B2780"/>
    <w:rsid w:val="001B2FBD"/>
    <w:rsid w:val="001B4AE1"/>
    <w:rsid w:val="001B51CA"/>
    <w:rsid w:val="001B5677"/>
    <w:rsid w:val="001B5B91"/>
    <w:rsid w:val="001B71F4"/>
    <w:rsid w:val="001B76DE"/>
    <w:rsid w:val="001B7E12"/>
    <w:rsid w:val="001B7E41"/>
    <w:rsid w:val="001C1464"/>
    <w:rsid w:val="001C2207"/>
    <w:rsid w:val="001C2C29"/>
    <w:rsid w:val="001C2DE1"/>
    <w:rsid w:val="001C5AD8"/>
    <w:rsid w:val="001C6613"/>
    <w:rsid w:val="001C6BA7"/>
    <w:rsid w:val="001C7302"/>
    <w:rsid w:val="001D0F91"/>
    <w:rsid w:val="001D4101"/>
    <w:rsid w:val="001D658F"/>
    <w:rsid w:val="001D6AD3"/>
    <w:rsid w:val="001E010B"/>
    <w:rsid w:val="001E51F4"/>
    <w:rsid w:val="001E678D"/>
    <w:rsid w:val="001E6F5B"/>
    <w:rsid w:val="001E7A26"/>
    <w:rsid w:val="001F2DF1"/>
    <w:rsid w:val="001F4EFA"/>
    <w:rsid w:val="001F69D1"/>
    <w:rsid w:val="00201AEF"/>
    <w:rsid w:val="00201D32"/>
    <w:rsid w:val="002027DC"/>
    <w:rsid w:val="00206D36"/>
    <w:rsid w:val="00210309"/>
    <w:rsid w:val="002104E6"/>
    <w:rsid w:val="0021083D"/>
    <w:rsid w:val="00211F50"/>
    <w:rsid w:val="00211FD3"/>
    <w:rsid w:val="002121C7"/>
    <w:rsid w:val="00212242"/>
    <w:rsid w:val="00212D60"/>
    <w:rsid w:val="002132C3"/>
    <w:rsid w:val="00213A08"/>
    <w:rsid w:val="0021693C"/>
    <w:rsid w:val="0022013B"/>
    <w:rsid w:val="002209D3"/>
    <w:rsid w:val="0022162F"/>
    <w:rsid w:val="00224B56"/>
    <w:rsid w:val="00224F53"/>
    <w:rsid w:val="002251D6"/>
    <w:rsid w:val="0022552B"/>
    <w:rsid w:val="00225660"/>
    <w:rsid w:val="00226269"/>
    <w:rsid w:val="00227786"/>
    <w:rsid w:val="00227E41"/>
    <w:rsid w:val="00227E87"/>
    <w:rsid w:val="00227F1B"/>
    <w:rsid w:val="00232B66"/>
    <w:rsid w:val="00232F4C"/>
    <w:rsid w:val="002333FD"/>
    <w:rsid w:val="002338FE"/>
    <w:rsid w:val="00234BB2"/>
    <w:rsid w:val="002363C0"/>
    <w:rsid w:val="00240F79"/>
    <w:rsid w:val="002430D5"/>
    <w:rsid w:val="00243F41"/>
    <w:rsid w:val="00244B16"/>
    <w:rsid w:val="00244D3B"/>
    <w:rsid w:val="0024562D"/>
    <w:rsid w:val="00245873"/>
    <w:rsid w:val="00247C00"/>
    <w:rsid w:val="002509B6"/>
    <w:rsid w:val="00251FB8"/>
    <w:rsid w:val="00252A7C"/>
    <w:rsid w:val="002531BB"/>
    <w:rsid w:val="002535D3"/>
    <w:rsid w:val="00254390"/>
    <w:rsid w:val="00257CBB"/>
    <w:rsid w:val="00260E99"/>
    <w:rsid w:val="00261495"/>
    <w:rsid w:val="00261C50"/>
    <w:rsid w:val="00261DB5"/>
    <w:rsid w:val="002625F0"/>
    <w:rsid w:val="00264323"/>
    <w:rsid w:val="00265ADE"/>
    <w:rsid w:val="00266CDD"/>
    <w:rsid w:val="002679F4"/>
    <w:rsid w:val="0027039F"/>
    <w:rsid w:val="002749BB"/>
    <w:rsid w:val="00275224"/>
    <w:rsid w:val="002756E8"/>
    <w:rsid w:val="00275A6F"/>
    <w:rsid w:val="0027650B"/>
    <w:rsid w:val="00277BDB"/>
    <w:rsid w:val="00277FC8"/>
    <w:rsid w:val="002800C5"/>
    <w:rsid w:val="00280541"/>
    <w:rsid w:val="0028083D"/>
    <w:rsid w:val="00282382"/>
    <w:rsid w:val="00284711"/>
    <w:rsid w:val="00285D64"/>
    <w:rsid w:val="00285E51"/>
    <w:rsid w:val="00286245"/>
    <w:rsid w:val="0028760E"/>
    <w:rsid w:val="00287A41"/>
    <w:rsid w:val="00290593"/>
    <w:rsid w:val="00292490"/>
    <w:rsid w:val="00294346"/>
    <w:rsid w:val="00294DA9"/>
    <w:rsid w:val="00296F1D"/>
    <w:rsid w:val="002A0B74"/>
    <w:rsid w:val="002A1064"/>
    <w:rsid w:val="002A2098"/>
    <w:rsid w:val="002A2A35"/>
    <w:rsid w:val="002A335C"/>
    <w:rsid w:val="002A3AF1"/>
    <w:rsid w:val="002A67CB"/>
    <w:rsid w:val="002A6ECA"/>
    <w:rsid w:val="002A7709"/>
    <w:rsid w:val="002B0E68"/>
    <w:rsid w:val="002B1851"/>
    <w:rsid w:val="002B233A"/>
    <w:rsid w:val="002B61E6"/>
    <w:rsid w:val="002C5309"/>
    <w:rsid w:val="002C5D6A"/>
    <w:rsid w:val="002D0B0F"/>
    <w:rsid w:val="002D14ED"/>
    <w:rsid w:val="002D21EF"/>
    <w:rsid w:val="002D320C"/>
    <w:rsid w:val="002D35BD"/>
    <w:rsid w:val="002D3D9D"/>
    <w:rsid w:val="002D4DDA"/>
    <w:rsid w:val="002D607E"/>
    <w:rsid w:val="002D79F0"/>
    <w:rsid w:val="002E0257"/>
    <w:rsid w:val="002E0AB4"/>
    <w:rsid w:val="002E0C92"/>
    <w:rsid w:val="002E5581"/>
    <w:rsid w:val="002F070A"/>
    <w:rsid w:val="002F1655"/>
    <w:rsid w:val="002F1D4A"/>
    <w:rsid w:val="002F2B78"/>
    <w:rsid w:val="002F34B5"/>
    <w:rsid w:val="002F355E"/>
    <w:rsid w:val="002F4A01"/>
    <w:rsid w:val="002F4E9B"/>
    <w:rsid w:val="002F611D"/>
    <w:rsid w:val="002F7B20"/>
    <w:rsid w:val="00300519"/>
    <w:rsid w:val="00301AD3"/>
    <w:rsid w:val="00303043"/>
    <w:rsid w:val="003032C3"/>
    <w:rsid w:val="00304E6F"/>
    <w:rsid w:val="00305733"/>
    <w:rsid w:val="003066D6"/>
    <w:rsid w:val="003072E7"/>
    <w:rsid w:val="0031117F"/>
    <w:rsid w:val="0031137D"/>
    <w:rsid w:val="00311445"/>
    <w:rsid w:val="00311598"/>
    <w:rsid w:val="0031323F"/>
    <w:rsid w:val="00313A5A"/>
    <w:rsid w:val="00315530"/>
    <w:rsid w:val="00315F8C"/>
    <w:rsid w:val="00316496"/>
    <w:rsid w:val="00316D4D"/>
    <w:rsid w:val="0031774A"/>
    <w:rsid w:val="003209FB"/>
    <w:rsid w:val="00320FED"/>
    <w:rsid w:val="003218AD"/>
    <w:rsid w:val="00322023"/>
    <w:rsid w:val="003256C2"/>
    <w:rsid w:val="00325EDC"/>
    <w:rsid w:val="003269EA"/>
    <w:rsid w:val="00326D90"/>
    <w:rsid w:val="0032744D"/>
    <w:rsid w:val="003302B9"/>
    <w:rsid w:val="00332E3C"/>
    <w:rsid w:val="00334FFC"/>
    <w:rsid w:val="0033577D"/>
    <w:rsid w:val="003366FB"/>
    <w:rsid w:val="00337A70"/>
    <w:rsid w:val="003404AE"/>
    <w:rsid w:val="00341D91"/>
    <w:rsid w:val="0034254E"/>
    <w:rsid w:val="00343BA7"/>
    <w:rsid w:val="003444B4"/>
    <w:rsid w:val="0034635F"/>
    <w:rsid w:val="0034734F"/>
    <w:rsid w:val="0035105E"/>
    <w:rsid w:val="00351250"/>
    <w:rsid w:val="0035256F"/>
    <w:rsid w:val="0035380E"/>
    <w:rsid w:val="0035423A"/>
    <w:rsid w:val="00355E84"/>
    <w:rsid w:val="003618AE"/>
    <w:rsid w:val="00363EBF"/>
    <w:rsid w:val="0036471E"/>
    <w:rsid w:val="00365DD1"/>
    <w:rsid w:val="0036635E"/>
    <w:rsid w:val="003670F6"/>
    <w:rsid w:val="00367AD1"/>
    <w:rsid w:val="00370761"/>
    <w:rsid w:val="00371073"/>
    <w:rsid w:val="00372DD9"/>
    <w:rsid w:val="0037417A"/>
    <w:rsid w:val="0037485D"/>
    <w:rsid w:val="00375684"/>
    <w:rsid w:val="00376FE0"/>
    <w:rsid w:val="00377DCD"/>
    <w:rsid w:val="003805B4"/>
    <w:rsid w:val="0038161D"/>
    <w:rsid w:val="00381C4C"/>
    <w:rsid w:val="00382354"/>
    <w:rsid w:val="00382E9C"/>
    <w:rsid w:val="00383267"/>
    <w:rsid w:val="003850A1"/>
    <w:rsid w:val="00390C4F"/>
    <w:rsid w:val="00392A73"/>
    <w:rsid w:val="00393E13"/>
    <w:rsid w:val="0039408F"/>
    <w:rsid w:val="003953FC"/>
    <w:rsid w:val="00395985"/>
    <w:rsid w:val="00395CD6"/>
    <w:rsid w:val="00395D0A"/>
    <w:rsid w:val="003960B6"/>
    <w:rsid w:val="00397C3E"/>
    <w:rsid w:val="003A1955"/>
    <w:rsid w:val="003A5056"/>
    <w:rsid w:val="003A52D3"/>
    <w:rsid w:val="003A647A"/>
    <w:rsid w:val="003B2211"/>
    <w:rsid w:val="003B2611"/>
    <w:rsid w:val="003B39F6"/>
    <w:rsid w:val="003B433D"/>
    <w:rsid w:val="003B6F6B"/>
    <w:rsid w:val="003B7EF6"/>
    <w:rsid w:val="003C01AA"/>
    <w:rsid w:val="003C207B"/>
    <w:rsid w:val="003C2B5C"/>
    <w:rsid w:val="003C2B86"/>
    <w:rsid w:val="003C695A"/>
    <w:rsid w:val="003D0629"/>
    <w:rsid w:val="003D1567"/>
    <w:rsid w:val="003D1685"/>
    <w:rsid w:val="003D4943"/>
    <w:rsid w:val="003D5A1D"/>
    <w:rsid w:val="003D706B"/>
    <w:rsid w:val="003E1ABE"/>
    <w:rsid w:val="003E2062"/>
    <w:rsid w:val="003E211D"/>
    <w:rsid w:val="003E5187"/>
    <w:rsid w:val="003E5756"/>
    <w:rsid w:val="003E72A0"/>
    <w:rsid w:val="003E73F6"/>
    <w:rsid w:val="003F4FD6"/>
    <w:rsid w:val="003F51FB"/>
    <w:rsid w:val="003F666A"/>
    <w:rsid w:val="003F6A4D"/>
    <w:rsid w:val="003F7042"/>
    <w:rsid w:val="003F773D"/>
    <w:rsid w:val="00400607"/>
    <w:rsid w:val="0040189F"/>
    <w:rsid w:val="00401D3A"/>
    <w:rsid w:val="0040227B"/>
    <w:rsid w:val="0040445C"/>
    <w:rsid w:val="00407628"/>
    <w:rsid w:val="00410D7B"/>
    <w:rsid w:val="004126F7"/>
    <w:rsid w:val="004128E6"/>
    <w:rsid w:val="00412909"/>
    <w:rsid w:val="00416138"/>
    <w:rsid w:val="00416BB0"/>
    <w:rsid w:val="00420081"/>
    <w:rsid w:val="004214E3"/>
    <w:rsid w:val="00423529"/>
    <w:rsid w:val="0042431A"/>
    <w:rsid w:val="00424854"/>
    <w:rsid w:val="00426656"/>
    <w:rsid w:val="00427559"/>
    <w:rsid w:val="00430A23"/>
    <w:rsid w:val="00431CB3"/>
    <w:rsid w:val="00431FF6"/>
    <w:rsid w:val="004322C3"/>
    <w:rsid w:val="00432652"/>
    <w:rsid w:val="004334C6"/>
    <w:rsid w:val="00435444"/>
    <w:rsid w:val="00436539"/>
    <w:rsid w:val="00437827"/>
    <w:rsid w:val="004378E1"/>
    <w:rsid w:val="00440834"/>
    <w:rsid w:val="004409A0"/>
    <w:rsid w:val="00441966"/>
    <w:rsid w:val="00442490"/>
    <w:rsid w:val="00443291"/>
    <w:rsid w:val="004432CD"/>
    <w:rsid w:val="004447E5"/>
    <w:rsid w:val="00451974"/>
    <w:rsid w:val="00453FDE"/>
    <w:rsid w:val="004545BB"/>
    <w:rsid w:val="00454AFD"/>
    <w:rsid w:val="00456293"/>
    <w:rsid w:val="00460910"/>
    <w:rsid w:val="00464916"/>
    <w:rsid w:val="00467C57"/>
    <w:rsid w:val="004712D1"/>
    <w:rsid w:val="004722D3"/>
    <w:rsid w:val="00477D39"/>
    <w:rsid w:val="00480A56"/>
    <w:rsid w:val="00483424"/>
    <w:rsid w:val="004850A4"/>
    <w:rsid w:val="00485129"/>
    <w:rsid w:val="00486581"/>
    <w:rsid w:val="00486F20"/>
    <w:rsid w:val="00487EFD"/>
    <w:rsid w:val="00490053"/>
    <w:rsid w:val="004904DC"/>
    <w:rsid w:val="00490A26"/>
    <w:rsid w:val="0049198E"/>
    <w:rsid w:val="0049296D"/>
    <w:rsid w:val="00493D31"/>
    <w:rsid w:val="004954EF"/>
    <w:rsid w:val="0049609C"/>
    <w:rsid w:val="004974F8"/>
    <w:rsid w:val="004A0FFD"/>
    <w:rsid w:val="004A131E"/>
    <w:rsid w:val="004A13AE"/>
    <w:rsid w:val="004A1671"/>
    <w:rsid w:val="004A19EB"/>
    <w:rsid w:val="004A2823"/>
    <w:rsid w:val="004A4FFC"/>
    <w:rsid w:val="004A5941"/>
    <w:rsid w:val="004A67E3"/>
    <w:rsid w:val="004A6CA3"/>
    <w:rsid w:val="004A7BFB"/>
    <w:rsid w:val="004A7C1A"/>
    <w:rsid w:val="004B1094"/>
    <w:rsid w:val="004B12F6"/>
    <w:rsid w:val="004B359D"/>
    <w:rsid w:val="004B3EE6"/>
    <w:rsid w:val="004B4041"/>
    <w:rsid w:val="004B46E6"/>
    <w:rsid w:val="004B59C4"/>
    <w:rsid w:val="004B63E3"/>
    <w:rsid w:val="004B6C69"/>
    <w:rsid w:val="004C21EF"/>
    <w:rsid w:val="004C2F6D"/>
    <w:rsid w:val="004C4B4E"/>
    <w:rsid w:val="004C6481"/>
    <w:rsid w:val="004C67DC"/>
    <w:rsid w:val="004C74B2"/>
    <w:rsid w:val="004D04DE"/>
    <w:rsid w:val="004D0AB3"/>
    <w:rsid w:val="004D3E98"/>
    <w:rsid w:val="004D5FD2"/>
    <w:rsid w:val="004D6379"/>
    <w:rsid w:val="004D63F6"/>
    <w:rsid w:val="004D764B"/>
    <w:rsid w:val="004E1E28"/>
    <w:rsid w:val="004E23A7"/>
    <w:rsid w:val="004E3320"/>
    <w:rsid w:val="004E4359"/>
    <w:rsid w:val="004E526F"/>
    <w:rsid w:val="004E57FB"/>
    <w:rsid w:val="004E5910"/>
    <w:rsid w:val="004E6743"/>
    <w:rsid w:val="004E6C4C"/>
    <w:rsid w:val="004F1221"/>
    <w:rsid w:val="004F163E"/>
    <w:rsid w:val="004F1C1B"/>
    <w:rsid w:val="004F31A2"/>
    <w:rsid w:val="004F3A02"/>
    <w:rsid w:val="004F4AFC"/>
    <w:rsid w:val="004F4D57"/>
    <w:rsid w:val="004F552A"/>
    <w:rsid w:val="004F55E5"/>
    <w:rsid w:val="004F6CAA"/>
    <w:rsid w:val="004F74CE"/>
    <w:rsid w:val="0050216E"/>
    <w:rsid w:val="005022C1"/>
    <w:rsid w:val="00503114"/>
    <w:rsid w:val="00503F6A"/>
    <w:rsid w:val="00506B48"/>
    <w:rsid w:val="00506B5A"/>
    <w:rsid w:val="00507AD7"/>
    <w:rsid w:val="00510000"/>
    <w:rsid w:val="0051092A"/>
    <w:rsid w:val="00512017"/>
    <w:rsid w:val="00512F7B"/>
    <w:rsid w:val="005133E9"/>
    <w:rsid w:val="00513F2C"/>
    <w:rsid w:val="00513F43"/>
    <w:rsid w:val="0051495D"/>
    <w:rsid w:val="00516AEE"/>
    <w:rsid w:val="005172FE"/>
    <w:rsid w:val="00517884"/>
    <w:rsid w:val="00517B71"/>
    <w:rsid w:val="005210C1"/>
    <w:rsid w:val="005219AB"/>
    <w:rsid w:val="00521E8F"/>
    <w:rsid w:val="005224F6"/>
    <w:rsid w:val="005235DC"/>
    <w:rsid w:val="00523E86"/>
    <w:rsid w:val="005250C6"/>
    <w:rsid w:val="00531862"/>
    <w:rsid w:val="00532808"/>
    <w:rsid w:val="00532D89"/>
    <w:rsid w:val="00533AE8"/>
    <w:rsid w:val="005352FF"/>
    <w:rsid w:val="00537FEF"/>
    <w:rsid w:val="005411B7"/>
    <w:rsid w:val="005419DC"/>
    <w:rsid w:val="0054223B"/>
    <w:rsid w:val="0054274F"/>
    <w:rsid w:val="0054275E"/>
    <w:rsid w:val="0054287C"/>
    <w:rsid w:val="00542C5D"/>
    <w:rsid w:val="00543305"/>
    <w:rsid w:val="0054336B"/>
    <w:rsid w:val="005445E2"/>
    <w:rsid w:val="00547829"/>
    <w:rsid w:val="00550C1E"/>
    <w:rsid w:val="00551AB8"/>
    <w:rsid w:val="005526D3"/>
    <w:rsid w:val="00552CC2"/>
    <w:rsid w:val="00554336"/>
    <w:rsid w:val="00560BA0"/>
    <w:rsid w:val="00562D5F"/>
    <w:rsid w:val="0056325E"/>
    <w:rsid w:val="005652A0"/>
    <w:rsid w:val="00565908"/>
    <w:rsid w:val="00567705"/>
    <w:rsid w:val="00572271"/>
    <w:rsid w:val="00573A17"/>
    <w:rsid w:val="00573B47"/>
    <w:rsid w:val="00574E56"/>
    <w:rsid w:val="00575DC9"/>
    <w:rsid w:val="0057682B"/>
    <w:rsid w:val="00576B6D"/>
    <w:rsid w:val="00580667"/>
    <w:rsid w:val="0058122C"/>
    <w:rsid w:val="00582E73"/>
    <w:rsid w:val="005844D8"/>
    <w:rsid w:val="00585072"/>
    <w:rsid w:val="00585426"/>
    <w:rsid w:val="00585520"/>
    <w:rsid w:val="0058552F"/>
    <w:rsid w:val="00586DD0"/>
    <w:rsid w:val="00587579"/>
    <w:rsid w:val="00590678"/>
    <w:rsid w:val="00590DED"/>
    <w:rsid w:val="00591B61"/>
    <w:rsid w:val="00593983"/>
    <w:rsid w:val="00595DA4"/>
    <w:rsid w:val="005978B3"/>
    <w:rsid w:val="005A0295"/>
    <w:rsid w:val="005A148B"/>
    <w:rsid w:val="005A15F8"/>
    <w:rsid w:val="005A2031"/>
    <w:rsid w:val="005A48FC"/>
    <w:rsid w:val="005A7429"/>
    <w:rsid w:val="005A7E73"/>
    <w:rsid w:val="005B0D58"/>
    <w:rsid w:val="005B3009"/>
    <w:rsid w:val="005B3020"/>
    <w:rsid w:val="005B32F4"/>
    <w:rsid w:val="005B34D7"/>
    <w:rsid w:val="005B5173"/>
    <w:rsid w:val="005B6071"/>
    <w:rsid w:val="005B7B8B"/>
    <w:rsid w:val="005C1FC2"/>
    <w:rsid w:val="005C2392"/>
    <w:rsid w:val="005C2A80"/>
    <w:rsid w:val="005C2ACE"/>
    <w:rsid w:val="005C353F"/>
    <w:rsid w:val="005C35AD"/>
    <w:rsid w:val="005C3A61"/>
    <w:rsid w:val="005C5B91"/>
    <w:rsid w:val="005C77F8"/>
    <w:rsid w:val="005D04DF"/>
    <w:rsid w:val="005D517B"/>
    <w:rsid w:val="005D72F1"/>
    <w:rsid w:val="005E0AAD"/>
    <w:rsid w:val="005E0D00"/>
    <w:rsid w:val="005E0E97"/>
    <w:rsid w:val="005E1C6F"/>
    <w:rsid w:val="005E1F34"/>
    <w:rsid w:val="005E3360"/>
    <w:rsid w:val="005E34C1"/>
    <w:rsid w:val="005E3D1E"/>
    <w:rsid w:val="005E7539"/>
    <w:rsid w:val="005F3F99"/>
    <w:rsid w:val="005F4FEE"/>
    <w:rsid w:val="005F7DFA"/>
    <w:rsid w:val="00600017"/>
    <w:rsid w:val="00600722"/>
    <w:rsid w:val="00606E86"/>
    <w:rsid w:val="00607BA7"/>
    <w:rsid w:val="0061028D"/>
    <w:rsid w:val="006117FB"/>
    <w:rsid w:val="0061283E"/>
    <w:rsid w:val="00613833"/>
    <w:rsid w:val="00613D37"/>
    <w:rsid w:val="0061403C"/>
    <w:rsid w:val="00617978"/>
    <w:rsid w:val="00621BF5"/>
    <w:rsid w:val="00622908"/>
    <w:rsid w:val="00623CCB"/>
    <w:rsid w:val="00623F38"/>
    <w:rsid w:val="00624525"/>
    <w:rsid w:val="00625371"/>
    <w:rsid w:val="0062571C"/>
    <w:rsid w:val="006308EE"/>
    <w:rsid w:val="00630D65"/>
    <w:rsid w:val="00632001"/>
    <w:rsid w:val="00632C1C"/>
    <w:rsid w:val="00633B91"/>
    <w:rsid w:val="00634D28"/>
    <w:rsid w:val="006362B0"/>
    <w:rsid w:val="00637592"/>
    <w:rsid w:val="00640182"/>
    <w:rsid w:val="006404E8"/>
    <w:rsid w:val="006407C4"/>
    <w:rsid w:val="00640B93"/>
    <w:rsid w:val="00642DD9"/>
    <w:rsid w:val="006430F8"/>
    <w:rsid w:val="006448BB"/>
    <w:rsid w:val="006462A0"/>
    <w:rsid w:val="00646500"/>
    <w:rsid w:val="00647C8D"/>
    <w:rsid w:val="00651E03"/>
    <w:rsid w:val="00652645"/>
    <w:rsid w:val="00655DC2"/>
    <w:rsid w:val="00656D68"/>
    <w:rsid w:val="00661775"/>
    <w:rsid w:val="006617AD"/>
    <w:rsid w:val="00662313"/>
    <w:rsid w:val="00664EE7"/>
    <w:rsid w:val="006661B8"/>
    <w:rsid w:val="00666706"/>
    <w:rsid w:val="006674E8"/>
    <w:rsid w:val="00670D6F"/>
    <w:rsid w:val="00671767"/>
    <w:rsid w:val="00672355"/>
    <w:rsid w:val="00672786"/>
    <w:rsid w:val="00672D92"/>
    <w:rsid w:val="006739B6"/>
    <w:rsid w:val="0067465C"/>
    <w:rsid w:val="006753E0"/>
    <w:rsid w:val="006759A7"/>
    <w:rsid w:val="0067742B"/>
    <w:rsid w:val="006804FF"/>
    <w:rsid w:val="006824F0"/>
    <w:rsid w:val="00691ED3"/>
    <w:rsid w:val="006920BF"/>
    <w:rsid w:val="00692139"/>
    <w:rsid w:val="00693C0F"/>
    <w:rsid w:val="006960DA"/>
    <w:rsid w:val="0069614D"/>
    <w:rsid w:val="00697BEE"/>
    <w:rsid w:val="006A0971"/>
    <w:rsid w:val="006A0C08"/>
    <w:rsid w:val="006A10FB"/>
    <w:rsid w:val="006A28AA"/>
    <w:rsid w:val="006A2A55"/>
    <w:rsid w:val="006A5662"/>
    <w:rsid w:val="006A653B"/>
    <w:rsid w:val="006A721B"/>
    <w:rsid w:val="006A7E41"/>
    <w:rsid w:val="006B240E"/>
    <w:rsid w:val="006B3619"/>
    <w:rsid w:val="006B6515"/>
    <w:rsid w:val="006C1CDA"/>
    <w:rsid w:val="006C28C9"/>
    <w:rsid w:val="006C2C15"/>
    <w:rsid w:val="006C52A4"/>
    <w:rsid w:val="006C5B65"/>
    <w:rsid w:val="006D05C0"/>
    <w:rsid w:val="006D141F"/>
    <w:rsid w:val="006D2032"/>
    <w:rsid w:val="006D2224"/>
    <w:rsid w:val="006D4173"/>
    <w:rsid w:val="006D48D1"/>
    <w:rsid w:val="006D59CF"/>
    <w:rsid w:val="006D5C47"/>
    <w:rsid w:val="006D62D3"/>
    <w:rsid w:val="006D750D"/>
    <w:rsid w:val="006D7D52"/>
    <w:rsid w:val="006E06B5"/>
    <w:rsid w:val="006E081C"/>
    <w:rsid w:val="006E0ADC"/>
    <w:rsid w:val="006E5649"/>
    <w:rsid w:val="006E6DDD"/>
    <w:rsid w:val="006E76C3"/>
    <w:rsid w:val="006E7BF8"/>
    <w:rsid w:val="006F06D6"/>
    <w:rsid w:val="006F0A9B"/>
    <w:rsid w:val="006F1A8D"/>
    <w:rsid w:val="006F2B7A"/>
    <w:rsid w:val="006F3CF7"/>
    <w:rsid w:val="006F40D3"/>
    <w:rsid w:val="006F5B41"/>
    <w:rsid w:val="006F7134"/>
    <w:rsid w:val="007007EC"/>
    <w:rsid w:val="00700CCE"/>
    <w:rsid w:val="00704556"/>
    <w:rsid w:val="00706A6A"/>
    <w:rsid w:val="0070734B"/>
    <w:rsid w:val="007100D5"/>
    <w:rsid w:val="00711B9A"/>
    <w:rsid w:val="00712FC1"/>
    <w:rsid w:val="00713159"/>
    <w:rsid w:val="00715FFF"/>
    <w:rsid w:val="00716128"/>
    <w:rsid w:val="007162EE"/>
    <w:rsid w:val="0071779C"/>
    <w:rsid w:val="007179C6"/>
    <w:rsid w:val="007204B4"/>
    <w:rsid w:val="0072189D"/>
    <w:rsid w:val="00722E19"/>
    <w:rsid w:val="00723848"/>
    <w:rsid w:val="00723DC5"/>
    <w:rsid w:val="00727D37"/>
    <w:rsid w:val="00730A7C"/>
    <w:rsid w:val="00731D79"/>
    <w:rsid w:val="00732701"/>
    <w:rsid w:val="007344CE"/>
    <w:rsid w:val="007363B2"/>
    <w:rsid w:val="00736D05"/>
    <w:rsid w:val="00741537"/>
    <w:rsid w:val="007420B5"/>
    <w:rsid w:val="0074215B"/>
    <w:rsid w:val="00742211"/>
    <w:rsid w:val="00742B2D"/>
    <w:rsid w:val="00742E91"/>
    <w:rsid w:val="00743307"/>
    <w:rsid w:val="00743336"/>
    <w:rsid w:val="00745AA9"/>
    <w:rsid w:val="00745FE6"/>
    <w:rsid w:val="00746376"/>
    <w:rsid w:val="00750BAA"/>
    <w:rsid w:val="00751F23"/>
    <w:rsid w:val="00753E59"/>
    <w:rsid w:val="00754EB9"/>
    <w:rsid w:val="007552ED"/>
    <w:rsid w:val="00755809"/>
    <w:rsid w:val="00756C2A"/>
    <w:rsid w:val="00757032"/>
    <w:rsid w:val="00757261"/>
    <w:rsid w:val="007578EB"/>
    <w:rsid w:val="007623A1"/>
    <w:rsid w:val="00762A2E"/>
    <w:rsid w:val="00763874"/>
    <w:rsid w:val="0076691B"/>
    <w:rsid w:val="00770A9A"/>
    <w:rsid w:val="00771ECF"/>
    <w:rsid w:val="00772518"/>
    <w:rsid w:val="00774F8B"/>
    <w:rsid w:val="007750AC"/>
    <w:rsid w:val="0077540F"/>
    <w:rsid w:val="00775C50"/>
    <w:rsid w:val="00776931"/>
    <w:rsid w:val="00777043"/>
    <w:rsid w:val="00777A8A"/>
    <w:rsid w:val="00777DD6"/>
    <w:rsid w:val="0078059F"/>
    <w:rsid w:val="00780651"/>
    <w:rsid w:val="00782398"/>
    <w:rsid w:val="00782DF7"/>
    <w:rsid w:val="00785330"/>
    <w:rsid w:val="00785C42"/>
    <w:rsid w:val="00785F95"/>
    <w:rsid w:val="007869E2"/>
    <w:rsid w:val="00787F04"/>
    <w:rsid w:val="0079011A"/>
    <w:rsid w:val="0079036A"/>
    <w:rsid w:val="007903D2"/>
    <w:rsid w:val="00790657"/>
    <w:rsid w:val="007913A6"/>
    <w:rsid w:val="00791E45"/>
    <w:rsid w:val="0079223D"/>
    <w:rsid w:val="00795529"/>
    <w:rsid w:val="0079566A"/>
    <w:rsid w:val="007A24D3"/>
    <w:rsid w:val="007A32F3"/>
    <w:rsid w:val="007A434B"/>
    <w:rsid w:val="007A55C7"/>
    <w:rsid w:val="007A6083"/>
    <w:rsid w:val="007A68FE"/>
    <w:rsid w:val="007A752D"/>
    <w:rsid w:val="007A75AE"/>
    <w:rsid w:val="007B063C"/>
    <w:rsid w:val="007B09CD"/>
    <w:rsid w:val="007B1197"/>
    <w:rsid w:val="007B178C"/>
    <w:rsid w:val="007B1F80"/>
    <w:rsid w:val="007B3918"/>
    <w:rsid w:val="007B5C63"/>
    <w:rsid w:val="007B6916"/>
    <w:rsid w:val="007B75D7"/>
    <w:rsid w:val="007C0EE4"/>
    <w:rsid w:val="007C2868"/>
    <w:rsid w:val="007C3B98"/>
    <w:rsid w:val="007C438C"/>
    <w:rsid w:val="007C48B2"/>
    <w:rsid w:val="007C5140"/>
    <w:rsid w:val="007C6609"/>
    <w:rsid w:val="007C6AE5"/>
    <w:rsid w:val="007C6D13"/>
    <w:rsid w:val="007D0A29"/>
    <w:rsid w:val="007D1068"/>
    <w:rsid w:val="007D1C7A"/>
    <w:rsid w:val="007D2F77"/>
    <w:rsid w:val="007D3102"/>
    <w:rsid w:val="007D5179"/>
    <w:rsid w:val="007D599F"/>
    <w:rsid w:val="007D7D95"/>
    <w:rsid w:val="007D7E6E"/>
    <w:rsid w:val="007E0A1B"/>
    <w:rsid w:val="007E1C95"/>
    <w:rsid w:val="007E3643"/>
    <w:rsid w:val="007E3DE0"/>
    <w:rsid w:val="007E46A8"/>
    <w:rsid w:val="007E4B42"/>
    <w:rsid w:val="007E6443"/>
    <w:rsid w:val="007E7613"/>
    <w:rsid w:val="007F1136"/>
    <w:rsid w:val="007F1E06"/>
    <w:rsid w:val="007F2A30"/>
    <w:rsid w:val="007F2C50"/>
    <w:rsid w:val="007F31FC"/>
    <w:rsid w:val="007F35E7"/>
    <w:rsid w:val="007F49FA"/>
    <w:rsid w:val="007F4CEC"/>
    <w:rsid w:val="007F5FDF"/>
    <w:rsid w:val="007F60D1"/>
    <w:rsid w:val="007F63DE"/>
    <w:rsid w:val="00800851"/>
    <w:rsid w:val="0080305F"/>
    <w:rsid w:val="00804A6A"/>
    <w:rsid w:val="00805476"/>
    <w:rsid w:val="00805A6B"/>
    <w:rsid w:val="00805BEA"/>
    <w:rsid w:val="00807617"/>
    <w:rsid w:val="00810AF4"/>
    <w:rsid w:val="0081266B"/>
    <w:rsid w:val="008135F6"/>
    <w:rsid w:val="00813BE5"/>
    <w:rsid w:val="00814A26"/>
    <w:rsid w:val="00817229"/>
    <w:rsid w:val="00820F17"/>
    <w:rsid w:val="0082102A"/>
    <w:rsid w:val="00821D7F"/>
    <w:rsid w:val="00822D77"/>
    <w:rsid w:val="00824E53"/>
    <w:rsid w:val="008262D5"/>
    <w:rsid w:val="00827588"/>
    <w:rsid w:val="00827DCA"/>
    <w:rsid w:val="0083037F"/>
    <w:rsid w:val="008312B2"/>
    <w:rsid w:val="00832FF0"/>
    <w:rsid w:val="008346C7"/>
    <w:rsid w:val="008354F1"/>
    <w:rsid w:val="008360E7"/>
    <w:rsid w:val="00837FD7"/>
    <w:rsid w:val="00842A31"/>
    <w:rsid w:val="00843E94"/>
    <w:rsid w:val="00844D37"/>
    <w:rsid w:val="008517B7"/>
    <w:rsid w:val="00852FCB"/>
    <w:rsid w:val="008535A6"/>
    <w:rsid w:val="00853C8A"/>
    <w:rsid w:val="00856D3A"/>
    <w:rsid w:val="0085755E"/>
    <w:rsid w:val="008603E0"/>
    <w:rsid w:val="0086058C"/>
    <w:rsid w:val="00860E01"/>
    <w:rsid w:val="00861708"/>
    <w:rsid w:val="00862688"/>
    <w:rsid w:val="008645E2"/>
    <w:rsid w:val="00865562"/>
    <w:rsid w:val="00865C5B"/>
    <w:rsid w:val="00867440"/>
    <w:rsid w:val="00867819"/>
    <w:rsid w:val="00867A3C"/>
    <w:rsid w:val="0087056E"/>
    <w:rsid w:val="00872AF1"/>
    <w:rsid w:val="00873AB7"/>
    <w:rsid w:val="00874394"/>
    <w:rsid w:val="008743F9"/>
    <w:rsid w:val="00875893"/>
    <w:rsid w:val="008803D5"/>
    <w:rsid w:val="00881295"/>
    <w:rsid w:val="0088373A"/>
    <w:rsid w:val="00883974"/>
    <w:rsid w:val="00884BED"/>
    <w:rsid w:val="00884C7F"/>
    <w:rsid w:val="00885184"/>
    <w:rsid w:val="00886BC7"/>
    <w:rsid w:val="00886BE9"/>
    <w:rsid w:val="00886BFE"/>
    <w:rsid w:val="008901B2"/>
    <w:rsid w:val="00890375"/>
    <w:rsid w:val="00890B96"/>
    <w:rsid w:val="00892D22"/>
    <w:rsid w:val="00894E4C"/>
    <w:rsid w:val="00896E5D"/>
    <w:rsid w:val="008970F3"/>
    <w:rsid w:val="008978C6"/>
    <w:rsid w:val="00897FA4"/>
    <w:rsid w:val="008A153F"/>
    <w:rsid w:val="008A25D1"/>
    <w:rsid w:val="008A2C69"/>
    <w:rsid w:val="008A49EE"/>
    <w:rsid w:val="008A59F1"/>
    <w:rsid w:val="008A6C31"/>
    <w:rsid w:val="008A7E97"/>
    <w:rsid w:val="008B1671"/>
    <w:rsid w:val="008B1A83"/>
    <w:rsid w:val="008B2CE7"/>
    <w:rsid w:val="008B4F13"/>
    <w:rsid w:val="008B639E"/>
    <w:rsid w:val="008B76B0"/>
    <w:rsid w:val="008C11E1"/>
    <w:rsid w:val="008C1B9E"/>
    <w:rsid w:val="008C2166"/>
    <w:rsid w:val="008C3123"/>
    <w:rsid w:val="008C4717"/>
    <w:rsid w:val="008D194F"/>
    <w:rsid w:val="008D3A3F"/>
    <w:rsid w:val="008D4EF6"/>
    <w:rsid w:val="008D5346"/>
    <w:rsid w:val="008E13AB"/>
    <w:rsid w:val="008E1DDC"/>
    <w:rsid w:val="008E24B6"/>
    <w:rsid w:val="008E364A"/>
    <w:rsid w:val="008E3B93"/>
    <w:rsid w:val="008E44BA"/>
    <w:rsid w:val="008E4E7A"/>
    <w:rsid w:val="008E55E6"/>
    <w:rsid w:val="008E6498"/>
    <w:rsid w:val="008E6BD1"/>
    <w:rsid w:val="008E6F85"/>
    <w:rsid w:val="008E7E46"/>
    <w:rsid w:val="008F02E7"/>
    <w:rsid w:val="008F61EC"/>
    <w:rsid w:val="008F7EC8"/>
    <w:rsid w:val="009011F3"/>
    <w:rsid w:val="00901BA5"/>
    <w:rsid w:val="009039FC"/>
    <w:rsid w:val="009043EE"/>
    <w:rsid w:val="00905E91"/>
    <w:rsid w:val="0091134E"/>
    <w:rsid w:val="0091299D"/>
    <w:rsid w:val="00913773"/>
    <w:rsid w:val="009139AC"/>
    <w:rsid w:val="00915DDB"/>
    <w:rsid w:val="00916739"/>
    <w:rsid w:val="00916A86"/>
    <w:rsid w:val="0091723E"/>
    <w:rsid w:val="00917951"/>
    <w:rsid w:val="00923001"/>
    <w:rsid w:val="009230DC"/>
    <w:rsid w:val="00923900"/>
    <w:rsid w:val="00923FF8"/>
    <w:rsid w:val="00926EE2"/>
    <w:rsid w:val="00927494"/>
    <w:rsid w:val="00932EFB"/>
    <w:rsid w:val="009331C3"/>
    <w:rsid w:val="00935D78"/>
    <w:rsid w:val="00937338"/>
    <w:rsid w:val="00937D05"/>
    <w:rsid w:val="00940D8E"/>
    <w:rsid w:val="00941CC0"/>
    <w:rsid w:val="00944092"/>
    <w:rsid w:val="009441C8"/>
    <w:rsid w:val="009450FE"/>
    <w:rsid w:val="009461B4"/>
    <w:rsid w:val="009462E4"/>
    <w:rsid w:val="00946EC7"/>
    <w:rsid w:val="00947070"/>
    <w:rsid w:val="0095281E"/>
    <w:rsid w:val="0095287D"/>
    <w:rsid w:val="0095389C"/>
    <w:rsid w:val="00953BA6"/>
    <w:rsid w:val="0095428A"/>
    <w:rsid w:val="00956AAF"/>
    <w:rsid w:val="00956B04"/>
    <w:rsid w:val="009572A7"/>
    <w:rsid w:val="00957E04"/>
    <w:rsid w:val="00960E7F"/>
    <w:rsid w:val="00966107"/>
    <w:rsid w:val="009708BB"/>
    <w:rsid w:val="009713D4"/>
    <w:rsid w:val="00976EBE"/>
    <w:rsid w:val="00977BE0"/>
    <w:rsid w:val="00977D0C"/>
    <w:rsid w:val="0098213B"/>
    <w:rsid w:val="0098518B"/>
    <w:rsid w:val="00987821"/>
    <w:rsid w:val="009929F7"/>
    <w:rsid w:val="00993B7B"/>
    <w:rsid w:val="00994659"/>
    <w:rsid w:val="009976DB"/>
    <w:rsid w:val="009A15AD"/>
    <w:rsid w:val="009A1D82"/>
    <w:rsid w:val="009A2AD0"/>
    <w:rsid w:val="009A2AE2"/>
    <w:rsid w:val="009A54AC"/>
    <w:rsid w:val="009A6B00"/>
    <w:rsid w:val="009A746B"/>
    <w:rsid w:val="009B0695"/>
    <w:rsid w:val="009B2611"/>
    <w:rsid w:val="009B2BE2"/>
    <w:rsid w:val="009B3622"/>
    <w:rsid w:val="009B4119"/>
    <w:rsid w:val="009B42E1"/>
    <w:rsid w:val="009B5368"/>
    <w:rsid w:val="009B5533"/>
    <w:rsid w:val="009B578D"/>
    <w:rsid w:val="009C034B"/>
    <w:rsid w:val="009C058A"/>
    <w:rsid w:val="009C311B"/>
    <w:rsid w:val="009C35A3"/>
    <w:rsid w:val="009C3E99"/>
    <w:rsid w:val="009C605E"/>
    <w:rsid w:val="009D0124"/>
    <w:rsid w:val="009D08CC"/>
    <w:rsid w:val="009D0AB3"/>
    <w:rsid w:val="009D191C"/>
    <w:rsid w:val="009D2C4D"/>
    <w:rsid w:val="009D59CA"/>
    <w:rsid w:val="009E1454"/>
    <w:rsid w:val="009E2179"/>
    <w:rsid w:val="009E31DE"/>
    <w:rsid w:val="009E7C9D"/>
    <w:rsid w:val="009F339D"/>
    <w:rsid w:val="009F39C9"/>
    <w:rsid w:val="009F41FC"/>
    <w:rsid w:val="009F746D"/>
    <w:rsid w:val="009F7557"/>
    <w:rsid w:val="00A01243"/>
    <w:rsid w:val="00A02A0F"/>
    <w:rsid w:val="00A02B2B"/>
    <w:rsid w:val="00A03867"/>
    <w:rsid w:val="00A04D34"/>
    <w:rsid w:val="00A057BC"/>
    <w:rsid w:val="00A05B50"/>
    <w:rsid w:val="00A05CDA"/>
    <w:rsid w:val="00A0799E"/>
    <w:rsid w:val="00A112B4"/>
    <w:rsid w:val="00A1147E"/>
    <w:rsid w:val="00A116BD"/>
    <w:rsid w:val="00A144DF"/>
    <w:rsid w:val="00A15239"/>
    <w:rsid w:val="00A15DC4"/>
    <w:rsid w:val="00A16DA1"/>
    <w:rsid w:val="00A16FD8"/>
    <w:rsid w:val="00A17B2F"/>
    <w:rsid w:val="00A233B2"/>
    <w:rsid w:val="00A23E91"/>
    <w:rsid w:val="00A24BAD"/>
    <w:rsid w:val="00A24BCB"/>
    <w:rsid w:val="00A25255"/>
    <w:rsid w:val="00A254E8"/>
    <w:rsid w:val="00A26BA1"/>
    <w:rsid w:val="00A27108"/>
    <w:rsid w:val="00A276AE"/>
    <w:rsid w:val="00A27A41"/>
    <w:rsid w:val="00A30EFB"/>
    <w:rsid w:val="00A31596"/>
    <w:rsid w:val="00A315CF"/>
    <w:rsid w:val="00A31B9E"/>
    <w:rsid w:val="00A323CF"/>
    <w:rsid w:val="00A33905"/>
    <w:rsid w:val="00A34B35"/>
    <w:rsid w:val="00A34D0C"/>
    <w:rsid w:val="00A35D1E"/>
    <w:rsid w:val="00A35EFF"/>
    <w:rsid w:val="00A36020"/>
    <w:rsid w:val="00A36AB2"/>
    <w:rsid w:val="00A412BC"/>
    <w:rsid w:val="00A41CF3"/>
    <w:rsid w:val="00A42581"/>
    <w:rsid w:val="00A50455"/>
    <w:rsid w:val="00A51CF9"/>
    <w:rsid w:val="00A5293F"/>
    <w:rsid w:val="00A54F96"/>
    <w:rsid w:val="00A560E8"/>
    <w:rsid w:val="00A60E52"/>
    <w:rsid w:val="00A61699"/>
    <w:rsid w:val="00A61A36"/>
    <w:rsid w:val="00A62BCB"/>
    <w:rsid w:val="00A62D7D"/>
    <w:rsid w:val="00A63506"/>
    <w:rsid w:val="00A70D59"/>
    <w:rsid w:val="00A71D8E"/>
    <w:rsid w:val="00A72BB4"/>
    <w:rsid w:val="00A72F0C"/>
    <w:rsid w:val="00A750F4"/>
    <w:rsid w:val="00A75EBB"/>
    <w:rsid w:val="00A7709A"/>
    <w:rsid w:val="00A771EB"/>
    <w:rsid w:val="00A809B0"/>
    <w:rsid w:val="00A80A57"/>
    <w:rsid w:val="00A80CAD"/>
    <w:rsid w:val="00A81546"/>
    <w:rsid w:val="00A82CAB"/>
    <w:rsid w:val="00A83A96"/>
    <w:rsid w:val="00A84E78"/>
    <w:rsid w:val="00A86348"/>
    <w:rsid w:val="00A8674B"/>
    <w:rsid w:val="00A8751C"/>
    <w:rsid w:val="00A93469"/>
    <w:rsid w:val="00A9346F"/>
    <w:rsid w:val="00A9354A"/>
    <w:rsid w:val="00A93B78"/>
    <w:rsid w:val="00A93DBE"/>
    <w:rsid w:val="00A96DCB"/>
    <w:rsid w:val="00AA47C7"/>
    <w:rsid w:val="00AA4D0E"/>
    <w:rsid w:val="00AA5B17"/>
    <w:rsid w:val="00AB0C8F"/>
    <w:rsid w:val="00AB1C7B"/>
    <w:rsid w:val="00AB2598"/>
    <w:rsid w:val="00AB2B91"/>
    <w:rsid w:val="00AB32FD"/>
    <w:rsid w:val="00AB4DF3"/>
    <w:rsid w:val="00AB60E9"/>
    <w:rsid w:val="00AB6DED"/>
    <w:rsid w:val="00AC0CDC"/>
    <w:rsid w:val="00AC2040"/>
    <w:rsid w:val="00AC21F5"/>
    <w:rsid w:val="00AC2DF1"/>
    <w:rsid w:val="00AC4E4A"/>
    <w:rsid w:val="00AC59AF"/>
    <w:rsid w:val="00AC64CC"/>
    <w:rsid w:val="00AD687D"/>
    <w:rsid w:val="00AD6FB1"/>
    <w:rsid w:val="00AD71F3"/>
    <w:rsid w:val="00AD79EC"/>
    <w:rsid w:val="00AE2B8A"/>
    <w:rsid w:val="00AE4FB2"/>
    <w:rsid w:val="00AE6815"/>
    <w:rsid w:val="00AE6D66"/>
    <w:rsid w:val="00AF1AD8"/>
    <w:rsid w:val="00AF21BD"/>
    <w:rsid w:val="00AF3BF1"/>
    <w:rsid w:val="00AF4268"/>
    <w:rsid w:val="00AF4AB2"/>
    <w:rsid w:val="00AF709A"/>
    <w:rsid w:val="00AF7A8F"/>
    <w:rsid w:val="00AF7B4C"/>
    <w:rsid w:val="00AF7BB7"/>
    <w:rsid w:val="00AF7CEC"/>
    <w:rsid w:val="00B00D24"/>
    <w:rsid w:val="00B01288"/>
    <w:rsid w:val="00B02273"/>
    <w:rsid w:val="00B02A08"/>
    <w:rsid w:val="00B04489"/>
    <w:rsid w:val="00B047D4"/>
    <w:rsid w:val="00B04D96"/>
    <w:rsid w:val="00B04D99"/>
    <w:rsid w:val="00B055DE"/>
    <w:rsid w:val="00B05648"/>
    <w:rsid w:val="00B06769"/>
    <w:rsid w:val="00B10167"/>
    <w:rsid w:val="00B12076"/>
    <w:rsid w:val="00B12114"/>
    <w:rsid w:val="00B1238E"/>
    <w:rsid w:val="00B128CC"/>
    <w:rsid w:val="00B13711"/>
    <w:rsid w:val="00B15DAA"/>
    <w:rsid w:val="00B168F0"/>
    <w:rsid w:val="00B17D2C"/>
    <w:rsid w:val="00B21AE2"/>
    <w:rsid w:val="00B22F0B"/>
    <w:rsid w:val="00B23315"/>
    <w:rsid w:val="00B26A07"/>
    <w:rsid w:val="00B3126A"/>
    <w:rsid w:val="00B32B20"/>
    <w:rsid w:val="00B3788A"/>
    <w:rsid w:val="00B40363"/>
    <w:rsid w:val="00B40986"/>
    <w:rsid w:val="00B43A9E"/>
    <w:rsid w:val="00B44526"/>
    <w:rsid w:val="00B4525B"/>
    <w:rsid w:val="00B457A1"/>
    <w:rsid w:val="00B45D2C"/>
    <w:rsid w:val="00B45E3C"/>
    <w:rsid w:val="00B50D89"/>
    <w:rsid w:val="00B51C45"/>
    <w:rsid w:val="00B52E16"/>
    <w:rsid w:val="00B537D9"/>
    <w:rsid w:val="00B53D72"/>
    <w:rsid w:val="00B5547F"/>
    <w:rsid w:val="00B5580B"/>
    <w:rsid w:val="00B55F86"/>
    <w:rsid w:val="00B5731A"/>
    <w:rsid w:val="00B61752"/>
    <w:rsid w:val="00B629F0"/>
    <w:rsid w:val="00B66A92"/>
    <w:rsid w:val="00B7277C"/>
    <w:rsid w:val="00B72877"/>
    <w:rsid w:val="00B73BB0"/>
    <w:rsid w:val="00B74613"/>
    <w:rsid w:val="00B74E90"/>
    <w:rsid w:val="00B75569"/>
    <w:rsid w:val="00B769BC"/>
    <w:rsid w:val="00B8098A"/>
    <w:rsid w:val="00B828C1"/>
    <w:rsid w:val="00B834AB"/>
    <w:rsid w:val="00B83F92"/>
    <w:rsid w:val="00B841FC"/>
    <w:rsid w:val="00B84E5E"/>
    <w:rsid w:val="00B92129"/>
    <w:rsid w:val="00B9345C"/>
    <w:rsid w:val="00B937A0"/>
    <w:rsid w:val="00B9390D"/>
    <w:rsid w:val="00B96757"/>
    <w:rsid w:val="00B96B7E"/>
    <w:rsid w:val="00BA1224"/>
    <w:rsid w:val="00BA2D7C"/>
    <w:rsid w:val="00BA528E"/>
    <w:rsid w:val="00BA5AF5"/>
    <w:rsid w:val="00BA78A1"/>
    <w:rsid w:val="00BB23F2"/>
    <w:rsid w:val="00BB2C58"/>
    <w:rsid w:val="00BB5808"/>
    <w:rsid w:val="00BB6043"/>
    <w:rsid w:val="00BB652F"/>
    <w:rsid w:val="00BB6B3B"/>
    <w:rsid w:val="00BC1654"/>
    <w:rsid w:val="00BC1ACC"/>
    <w:rsid w:val="00BC47AE"/>
    <w:rsid w:val="00BC57A4"/>
    <w:rsid w:val="00BD1BED"/>
    <w:rsid w:val="00BD3334"/>
    <w:rsid w:val="00BD3694"/>
    <w:rsid w:val="00BD3836"/>
    <w:rsid w:val="00BD4B6E"/>
    <w:rsid w:val="00BE0476"/>
    <w:rsid w:val="00BE2019"/>
    <w:rsid w:val="00BE2999"/>
    <w:rsid w:val="00BE63EF"/>
    <w:rsid w:val="00BE68D0"/>
    <w:rsid w:val="00BE69CE"/>
    <w:rsid w:val="00BE79A3"/>
    <w:rsid w:val="00BF02D1"/>
    <w:rsid w:val="00BF124A"/>
    <w:rsid w:val="00BF149F"/>
    <w:rsid w:val="00BF2F2B"/>
    <w:rsid w:val="00BF3144"/>
    <w:rsid w:val="00BF7A6A"/>
    <w:rsid w:val="00C007F9"/>
    <w:rsid w:val="00C02CB2"/>
    <w:rsid w:val="00C04628"/>
    <w:rsid w:val="00C056DF"/>
    <w:rsid w:val="00C117DE"/>
    <w:rsid w:val="00C12009"/>
    <w:rsid w:val="00C12465"/>
    <w:rsid w:val="00C1320E"/>
    <w:rsid w:val="00C135C4"/>
    <w:rsid w:val="00C13FBB"/>
    <w:rsid w:val="00C14A0D"/>
    <w:rsid w:val="00C17E7B"/>
    <w:rsid w:val="00C24837"/>
    <w:rsid w:val="00C273F3"/>
    <w:rsid w:val="00C27852"/>
    <w:rsid w:val="00C278A3"/>
    <w:rsid w:val="00C30F08"/>
    <w:rsid w:val="00C31EBB"/>
    <w:rsid w:val="00C332ED"/>
    <w:rsid w:val="00C333DF"/>
    <w:rsid w:val="00C3444F"/>
    <w:rsid w:val="00C347EF"/>
    <w:rsid w:val="00C352B0"/>
    <w:rsid w:val="00C42B46"/>
    <w:rsid w:val="00C458C6"/>
    <w:rsid w:val="00C50AEB"/>
    <w:rsid w:val="00C52251"/>
    <w:rsid w:val="00C526F2"/>
    <w:rsid w:val="00C52D90"/>
    <w:rsid w:val="00C52E47"/>
    <w:rsid w:val="00C52EA6"/>
    <w:rsid w:val="00C53D52"/>
    <w:rsid w:val="00C53EFB"/>
    <w:rsid w:val="00C56F9D"/>
    <w:rsid w:val="00C56FE8"/>
    <w:rsid w:val="00C57EE9"/>
    <w:rsid w:val="00C60098"/>
    <w:rsid w:val="00C6119F"/>
    <w:rsid w:val="00C62DFB"/>
    <w:rsid w:val="00C62FA2"/>
    <w:rsid w:val="00C644BC"/>
    <w:rsid w:val="00C64AB3"/>
    <w:rsid w:val="00C66B53"/>
    <w:rsid w:val="00C70D2B"/>
    <w:rsid w:val="00C718ED"/>
    <w:rsid w:val="00C73355"/>
    <w:rsid w:val="00C738F5"/>
    <w:rsid w:val="00C74DCB"/>
    <w:rsid w:val="00C759D4"/>
    <w:rsid w:val="00C7643A"/>
    <w:rsid w:val="00C809B4"/>
    <w:rsid w:val="00C813FF"/>
    <w:rsid w:val="00C82342"/>
    <w:rsid w:val="00C828F9"/>
    <w:rsid w:val="00C83FE5"/>
    <w:rsid w:val="00C85278"/>
    <w:rsid w:val="00C85DA8"/>
    <w:rsid w:val="00C8611C"/>
    <w:rsid w:val="00C86324"/>
    <w:rsid w:val="00C9230B"/>
    <w:rsid w:val="00C923EE"/>
    <w:rsid w:val="00C92BAF"/>
    <w:rsid w:val="00C92CDA"/>
    <w:rsid w:val="00C9364A"/>
    <w:rsid w:val="00C95B9D"/>
    <w:rsid w:val="00C95BB3"/>
    <w:rsid w:val="00C95E80"/>
    <w:rsid w:val="00C97AB4"/>
    <w:rsid w:val="00C97DF3"/>
    <w:rsid w:val="00CA0133"/>
    <w:rsid w:val="00CA1264"/>
    <w:rsid w:val="00CA1D7D"/>
    <w:rsid w:val="00CA270C"/>
    <w:rsid w:val="00CA361F"/>
    <w:rsid w:val="00CA5C67"/>
    <w:rsid w:val="00CA719F"/>
    <w:rsid w:val="00CA77CF"/>
    <w:rsid w:val="00CB09AF"/>
    <w:rsid w:val="00CB11AF"/>
    <w:rsid w:val="00CB186E"/>
    <w:rsid w:val="00CB2354"/>
    <w:rsid w:val="00CB2669"/>
    <w:rsid w:val="00CB3A5F"/>
    <w:rsid w:val="00CB4921"/>
    <w:rsid w:val="00CB5EE3"/>
    <w:rsid w:val="00CB67B2"/>
    <w:rsid w:val="00CB6E88"/>
    <w:rsid w:val="00CB729A"/>
    <w:rsid w:val="00CB797B"/>
    <w:rsid w:val="00CB7CAD"/>
    <w:rsid w:val="00CC1108"/>
    <w:rsid w:val="00CC127D"/>
    <w:rsid w:val="00CC2D0C"/>
    <w:rsid w:val="00CC306A"/>
    <w:rsid w:val="00CC3558"/>
    <w:rsid w:val="00CC478C"/>
    <w:rsid w:val="00CC6629"/>
    <w:rsid w:val="00CC6C9C"/>
    <w:rsid w:val="00CC6D80"/>
    <w:rsid w:val="00CD0706"/>
    <w:rsid w:val="00CD18BE"/>
    <w:rsid w:val="00CD1EC5"/>
    <w:rsid w:val="00CD3EB3"/>
    <w:rsid w:val="00CD7458"/>
    <w:rsid w:val="00CD7769"/>
    <w:rsid w:val="00CE348D"/>
    <w:rsid w:val="00CE4020"/>
    <w:rsid w:val="00CE4E04"/>
    <w:rsid w:val="00CE4F61"/>
    <w:rsid w:val="00CE5467"/>
    <w:rsid w:val="00CE583F"/>
    <w:rsid w:val="00CE5ABC"/>
    <w:rsid w:val="00CE7D7C"/>
    <w:rsid w:val="00CF1299"/>
    <w:rsid w:val="00CF20F5"/>
    <w:rsid w:val="00CF342A"/>
    <w:rsid w:val="00CF34FC"/>
    <w:rsid w:val="00CF4832"/>
    <w:rsid w:val="00CF56C5"/>
    <w:rsid w:val="00CF62EA"/>
    <w:rsid w:val="00CF7C1E"/>
    <w:rsid w:val="00D00208"/>
    <w:rsid w:val="00D0157C"/>
    <w:rsid w:val="00D01DA2"/>
    <w:rsid w:val="00D02E10"/>
    <w:rsid w:val="00D031B9"/>
    <w:rsid w:val="00D0373D"/>
    <w:rsid w:val="00D047CF"/>
    <w:rsid w:val="00D0480A"/>
    <w:rsid w:val="00D05D62"/>
    <w:rsid w:val="00D066C4"/>
    <w:rsid w:val="00D07997"/>
    <w:rsid w:val="00D07D80"/>
    <w:rsid w:val="00D1069F"/>
    <w:rsid w:val="00D11A18"/>
    <w:rsid w:val="00D12112"/>
    <w:rsid w:val="00D1271D"/>
    <w:rsid w:val="00D13E83"/>
    <w:rsid w:val="00D14B48"/>
    <w:rsid w:val="00D14E66"/>
    <w:rsid w:val="00D1789E"/>
    <w:rsid w:val="00D20B1A"/>
    <w:rsid w:val="00D22DC6"/>
    <w:rsid w:val="00D252D2"/>
    <w:rsid w:val="00D26674"/>
    <w:rsid w:val="00D27D82"/>
    <w:rsid w:val="00D31A02"/>
    <w:rsid w:val="00D3410B"/>
    <w:rsid w:val="00D35397"/>
    <w:rsid w:val="00D35DA6"/>
    <w:rsid w:val="00D403F0"/>
    <w:rsid w:val="00D40B3D"/>
    <w:rsid w:val="00D506ED"/>
    <w:rsid w:val="00D50E10"/>
    <w:rsid w:val="00D5180C"/>
    <w:rsid w:val="00D52763"/>
    <w:rsid w:val="00D54077"/>
    <w:rsid w:val="00D540FF"/>
    <w:rsid w:val="00D54A08"/>
    <w:rsid w:val="00D561A3"/>
    <w:rsid w:val="00D56599"/>
    <w:rsid w:val="00D56DD9"/>
    <w:rsid w:val="00D572AF"/>
    <w:rsid w:val="00D6229C"/>
    <w:rsid w:val="00D6482D"/>
    <w:rsid w:val="00D65EC6"/>
    <w:rsid w:val="00D67E8B"/>
    <w:rsid w:val="00D705D6"/>
    <w:rsid w:val="00D72F0B"/>
    <w:rsid w:val="00D81600"/>
    <w:rsid w:val="00D83431"/>
    <w:rsid w:val="00D83BC0"/>
    <w:rsid w:val="00D85571"/>
    <w:rsid w:val="00D860CA"/>
    <w:rsid w:val="00D86370"/>
    <w:rsid w:val="00D8652C"/>
    <w:rsid w:val="00D867E4"/>
    <w:rsid w:val="00D87846"/>
    <w:rsid w:val="00D90D9F"/>
    <w:rsid w:val="00D90FB4"/>
    <w:rsid w:val="00D9453C"/>
    <w:rsid w:val="00D96983"/>
    <w:rsid w:val="00DA1913"/>
    <w:rsid w:val="00DA3B42"/>
    <w:rsid w:val="00DA43B9"/>
    <w:rsid w:val="00DA5E66"/>
    <w:rsid w:val="00DB236F"/>
    <w:rsid w:val="00DB251B"/>
    <w:rsid w:val="00DB4CA0"/>
    <w:rsid w:val="00DB5053"/>
    <w:rsid w:val="00DB6B8B"/>
    <w:rsid w:val="00DC018F"/>
    <w:rsid w:val="00DC02D2"/>
    <w:rsid w:val="00DC0925"/>
    <w:rsid w:val="00DC1287"/>
    <w:rsid w:val="00DC1BF8"/>
    <w:rsid w:val="00DC2EA2"/>
    <w:rsid w:val="00DC4403"/>
    <w:rsid w:val="00DC4CE8"/>
    <w:rsid w:val="00DC6A9C"/>
    <w:rsid w:val="00DC7570"/>
    <w:rsid w:val="00DD197C"/>
    <w:rsid w:val="00DD1A3A"/>
    <w:rsid w:val="00DD23C9"/>
    <w:rsid w:val="00DD2827"/>
    <w:rsid w:val="00DD2AC8"/>
    <w:rsid w:val="00DD38EA"/>
    <w:rsid w:val="00DD3DFB"/>
    <w:rsid w:val="00DD4150"/>
    <w:rsid w:val="00DD415A"/>
    <w:rsid w:val="00DD4918"/>
    <w:rsid w:val="00DD624D"/>
    <w:rsid w:val="00DD6987"/>
    <w:rsid w:val="00DD770E"/>
    <w:rsid w:val="00DD77B1"/>
    <w:rsid w:val="00DD7896"/>
    <w:rsid w:val="00DE375F"/>
    <w:rsid w:val="00DE3C33"/>
    <w:rsid w:val="00DE3EF1"/>
    <w:rsid w:val="00DE62BA"/>
    <w:rsid w:val="00DE7009"/>
    <w:rsid w:val="00DF08C7"/>
    <w:rsid w:val="00DF1071"/>
    <w:rsid w:val="00DF15FC"/>
    <w:rsid w:val="00DF2074"/>
    <w:rsid w:val="00DF2619"/>
    <w:rsid w:val="00DF3A20"/>
    <w:rsid w:val="00DF586A"/>
    <w:rsid w:val="00DF5BA4"/>
    <w:rsid w:val="00DF5BB1"/>
    <w:rsid w:val="00E02D20"/>
    <w:rsid w:val="00E036DE"/>
    <w:rsid w:val="00E03837"/>
    <w:rsid w:val="00E04067"/>
    <w:rsid w:val="00E05AB9"/>
    <w:rsid w:val="00E112A2"/>
    <w:rsid w:val="00E20102"/>
    <w:rsid w:val="00E20444"/>
    <w:rsid w:val="00E21C88"/>
    <w:rsid w:val="00E223F9"/>
    <w:rsid w:val="00E22893"/>
    <w:rsid w:val="00E23D8A"/>
    <w:rsid w:val="00E23F94"/>
    <w:rsid w:val="00E23FE9"/>
    <w:rsid w:val="00E24013"/>
    <w:rsid w:val="00E2634F"/>
    <w:rsid w:val="00E269DF"/>
    <w:rsid w:val="00E30C81"/>
    <w:rsid w:val="00E31B58"/>
    <w:rsid w:val="00E32D70"/>
    <w:rsid w:val="00E3322A"/>
    <w:rsid w:val="00E33364"/>
    <w:rsid w:val="00E358A9"/>
    <w:rsid w:val="00E35B67"/>
    <w:rsid w:val="00E3740E"/>
    <w:rsid w:val="00E4051A"/>
    <w:rsid w:val="00E40859"/>
    <w:rsid w:val="00E41C7F"/>
    <w:rsid w:val="00E41DF9"/>
    <w:rsid w:val="00E4222B"/>
    <w:rsid w:val="00E4622E"/>
    <w:rsid w:val="00E468AD"/>
    <w:rsid w:val="00E46CA1"/>
    <w:rsid w:val="00E47471"/>
    <w:rsid w:val="00E4749F"/>
    <w:rsid w:val="00E47E7D"/>
    <w:rsid w:val="00E510D3"/>
    <w:rsid w:val="00E510D9"/>
    <w:rsid w:val="00E52449"/>
    <w:rsid w:val="00E5332F"/>
    <w:rsid w:val="00E54413"/>
    <w:rsid w:val="00E548D3"/>
    <w:rsid w:val="00E56CEF"/>
    <w:rsid w:val="00E57764"/>
    <w:rsid w:val="00E5776C"/>
    <w:rsid w:val="00E6069C"/>
    <w:rsid w:val="00E61211"/>
    <w:rsid w:val="00E619BA"/>
    <w:rsid w:val="00E61A80"/>
    <w:rsid w:val="00E61AA8"/>
    <w:rsid w:val="00E61B53"/>
    <w:rsid w:val="00E624F0"/>
    <w:rsid w:val="00E627F9"/>
    <w:rsid w:val="00E63F74"/>
    <w:rsid w:val="00E6588B"/>
    <w:rsid w:val="00E65DF0"/>
    <w:rsid w:val="00E66892"/>
    <w:rsid w:val="00E668D5"/>
    <w:rsid w:val="00E700B8"/>
    <w:rsid w:val="00E710E9"/>
    <w:rsid w:val="00E74D1B"/>
    <w:rsid w:val="00E753A2"/>
    <w:rsid w:val="00E76148"/>
    <w:rsid w:val="00E80BB4"/>
    <w:rsid w:val="00E81E74"/>
    <w:rsid w:val="00E82172"/>
    <w:rsid w:val="00E83A64"/>
    <w:rsid w:val="00E8543A"/>
    <w:rsid w:val="00E85DE0"/>
    <w:rsid w:val="00E86BA9"/>
    <w:rsid w:val="00E86CCF"/>
    <w:rsid w:val="00E907F0"/>
    <w:rsid w:val="00E918E1"/>
    <w:rsid w:val="00E91D8F"/>
    <w:rsid w:val="00E93975"/>
    <w:rsid w:val="00E949DE"/>
    <w:rsid w:val="00E95B85"/>
    <w:rsid w:val="00E95EB8"/>
    <w:rsid w:val="00EA0B38"/>
    <w:rsid w:val="00EA239B"/>
    <w:rsid w:val="00EA2A0D"/>
    <w:rsid w:val="00EA3117"/>
    <w:rsid w:val="00EA3303"/>
    <w:rsid w:val="00EA3A57"/>
    <w:rsid w:val="00EA4405"/>
    <w:rsid w:val="00EA4D62"/>
    <w:rsid w:val="00EA562E"/>
    <w:rsid w:val="00EA6090"/>
    <w:rsid w:val="00EA6251"/>
    <w:rsid w:val="00EA6D8D"/>
    <w:rsid w:val="00EB00EE"/>
    <w:rsid w:val="00EB0FC7"/>
    <w:rsid w:val="00EB1256"/>
    <w:rsid w:val="00EB2F89"/>
    <w:rsid w:val="00EB3921"/>
    <w:rsid w:val="00EB441D"/>
    <w:rsid w:val="00EB5F20"/>
    <w:rsid w:val="00EB623F"/>
    <w:rsid w:val="00EB665A"/>
    <w:rsid w:val="00EB6FA4"/>
    <w:rsid w:val="00EB72DF"/>
    <w:rsid w:val="00EC2CAA"/>
    <w:rsid w:val="00EC5BD4"/>
    <w:rsid w:val="00EC5F33"/>
    <w:rsid w:val="00EC6E3C"/>
    <w:rsid w:val="00EC740B"/>
    <w:rsid w:val="00EC7590"/>
    <w:rsid w:val="00ED0515"/>
    <w:rsid w:val="00ED151C"/>
    <w:rsid w:val="00ED3CB2"/>
    <w:rsid w:val="00ED45EE"/>
    <w:rsid w:val="00ED4E26"/>
    <w:rsid w:val="00ED5FA8"/>
    <w:rsid w:val="00ED6041"/>
    <w:rsid w:val="00EE0847"/>
    <w:rsid w:val="00EE1CD2"/>
    <w:rsid w:val="00EE243B"/>
    <w:rsid w:val="00EE36F0"/>
    <w:rsid w:val="00EE4776"/>
    <w:rsid w:val="00EE5C66"/>
    <w:rsid w:val="00EE5E8F"/>
    <w:rsid w:val="00EF0B3B"/>
    <w:rsid w:val="00EF11B0"/>
    <w:rsid w:val="00EF14B9"/>
    <w:rsid w:val="00EF1816"/>
    <w:rsid w:val="00EF3094"/>
    <w:rsid w:val="00EF46C7"/>
    <w:rsid w:val="00EF4D6E"/>
    <w:rsid w:val="00EF5978"/>
    <w:rsid w:val="00EF59D2"/>
    <w:rsid w:val="00F008EC"/>
    <w:rsid w:val="00F0161A"/>
    <w:rsid w:val="00F01CDA"/>
    <w:rsid w:val="00F0220B"/>
    <w:rsid w:val="00F02A32"/>
    <w:rsid w:val="00F02FAB"/>
    <w:rsid w:val="00F0383B"/>
    <w:rsid w:val="00F04117"/>
    <w:rsid w:val="00F0620B"/>
    <w:rsid w:val="00F066D4"/>
    <w:rsid w:val="00F07022"/>
    <w:rsid w:val="00F074AC"/>
    <w:rsid w:val="00F07AB3"/>
    <w:rsid w:val="00F10584"/>
    <w:rsid w:val="00F12092"/>
    <w:rsid w:val="00F12411"/>
    <w:rsid w:val="00F12816"/>
    <w:rsid w:val="00F13608"/>
    <w:rsid w:val="00F16F3F"/>
    <w:rsid w:val="00F20B83"/>
    <w:rsid w:val="00F20EB7"/>
    <w:rsid w:val="00F22C84"/>
    <w:rsid w:val="00F25070"/>
    <w:rsid w:val="00F2594F"/>
    <w:rsid w:val="00F25AB3"/>
    <w:rsid w:val="00F3073A"/>
    <w:rsid w:val="00F31BB4"/>
    <w:rsid w:val="00F3640D"/>
    <w:rsid w:val="00F36DFB"/>
    <w:rsid w:val="00F36E7E"/>
    <w:rsid w:val="00F40166"/>
    <w:rsid w:val="00F4093B"/>
    <w:rsid w:val="00F42095"/>
    <w:rsid w:val="00F42653"/>
    <w:rsid w:val="00F43854"/>
    <w:rsid w:val="00F446F4"/>
    <w:rsid w:val="00F452AC"/>
    <w:rsid w:val="00F45F0C"/>
    <w:rsid w:val="00F46A95"/>
    <w:rsid w:val="00F511A8"/>
    <w:rsid w:val="00F5186E"/>
    <w:rsid w:val="00F51D32"/>
    <w:rsid w:val="00F53677"/>
    <w:rsid w:val="00F544CE"/>
    <w:rsid w:val="00F548E3"/>
    <w:rsid w:val="00F55F89"/>
    <w:rsid w:val="00F56BE3"/>
    <w:rsid w:val="00F57361"/>
    <w:rsid w:val="00F57F44"/>
    <w:rsid w:val="00F622F3"/>
    <w:rsid w:val="00F646CA"/>
    <w:rsid w:val="00F64D00"/>
    <w:rsid w:val="00F655D7"/>
    <w:rsid w:val="00F65F23"/>
    <w:rsid w:val="00F66655"/>
    <w:rsid w:val="00F66EE3"/>
    <w:rsid w:val="00F67A34"/>
    <w:rsid w:val="00F70A31"/>
    <w:rsid w:val="00F7134D"/>
    <w:rsid w:val="00F71CBD"/>
    <w:rsid w:val="00F7214E"/>
    <w:rsid w:val="00F74CF6"/>
    <w:rsid w:val="00F75AF0"/>
    <w:rsid w:val="00F80E33"/>
    <w:rsid w:val="00F83449"/>
    <w:rsid w:val="00F83B81"/>
    <w:rsid w:val="00F85669"/>
    <w:rsid w:val="00F8572C"/>
    <w:rsid w:val="00F85A91"/>
    <w:rsid w:val="00F86485"/>
    <w:rsid w:val="00F86D4E"/>
    <w:rsid w:val="00F87454"/>
    <w:rsid w:val="00F90217"/>
    <w:rsid w:val="00F90765"/>
    <w:rsid w:val="00F91578"/>
    <w:rsid w:val="00F9266F"/>
    <w:rsid w:val="00F928E6"/>
    <w:rsid w:val="00F93995"/>
    <w:rsid w:val="00F94322"/>
    <w:rsid w:val="00F95C26"/>
    <w:rsid w:val="00F96530"/>
    <w:rsid w:val="00F96D25"/>
    <w:rsid w:val="00F97218"/>
    <w:rsid w:val="00FA0510"/>
    <w:rsid w:val="00FA1775"/>
    <w:rsid w:val="00FA3098"/>
    <w:rsid w:val="00FA41D4"/>
    <w:rsid w:val="00FA449C"/>
    <w:rsid w:val="00FA4663"/>
    <w:rsid w:val="00FA468F"/>
    <w:rsid w:val="00FA7F93"/>
    <w:rsid w:val="00FB07F8"/>
    <w:rsid w:val="00FB249B"/>
    <w:rsid w:val="00FB395F"/>
    <w:rsid w:val="00FB4D05"/>
    <w:rsid w:val="00FB60A1"/>
    <w:rsid w:val="00FB7FE2"/>
    <w:rsid w:val="00FC1601"/>
    <w:rsid w:val="00FC3F8C"/>
    <w:rsid w:val="00FC4EDF"/>
    <w:rsid w:val="00FC65FD"/>
    <w:rsid w:val="00FC7A02"/>
    <w:rsid w:val="00FC7C19"/>
    <w:rsid w:val="00FD03D4"/>
    <w:rsid w:val="00FD2DA3"/>
    <w:rsid w:val="00FD50AA"/>
    <w:rsid w:val="00FD5A32"/>
    <w:rsid w:val="00FD7A2A"/>
    <w:rsid w:val="00FE1867"/>
    <w:rsid w:val="00FE57D1"/>
    <w:rsid w:val="00FE6B55"/>
    <w:rsid w:val="00FE6B6E"/>
    <w:rsid w:val="00FE7462"/>
    <w:rsid w:val="00FF001D"/>
    <w:rsid w:val="00FF14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4902BB9"/>
  <w15:chartTrackingRefBased/>
  <w15:docId w15:val="{B29F0B90-1492-D545-93E6-6CFA3D84F3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91D8F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91D8F"/>
    <w:rPr>
      <w:color w:val="954F72"/>
      <w:u w:val="single"/>
    </w:rPr>
  </w:style>
  <w:style w:type="paragraph" w:customStyle="1" w:styleId="msonormal0">
    <w:name w:val="msonormal"/>
    <w:basedOn w:val="Normal"/>
    <w:rsid w:val="00E91D8F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3">
    <w:name w:val="xl63"/>
    <w:basedOn w:val="Normal"/>
    <w:rsid w:val="00E91D8F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4">
    <w:name w:val="xl64"/>
    <w:basedOn w:val="Normal"/>
    <w:rsid w:val="00E91D8F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DE375F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375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375F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E375F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661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file:///M:\18\30-12-2023\XRCC1\Arg%20194%20Trp\ncbi-xrcc1\Yin-%202012.pdf" TargetMode="External"/><Relationship Id="rId4" Type="http://schemas.openxmlformats.org/officeDocument/2006/relationships/hyperlink" Target="file:///M:\18\30-12-2023\XRCC1\Arg%20194%20Trp\ncbi-xrcc1\Asgeir%20Brevik-%202010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7</Pages>
  <Words>11250</Words>
  <Characters>64130</Characters>
  <Application>Microsoft Office Word</Application>
  <DocSecurity>0</DocSecurity>
  <Lines>534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haskar lakkakula</dc:creator>
  <cp:keywords/>
  <dc:description/>
  <cp:lastModifiedBy>bhaskar lakkakula</cp:lastModifiedBy>
  <cp:revision>9</cp:revision>
  <dcterms:created xsi:type="dcterms:W3CDTF">2025-04-28T10:54:00Z</dcterms:created>
  <dcterms:modified xsi:type="dcterms:W3CDTF">2025-04-28T11:29:00Z</dcterms:modified>
</cp:coreProperties>
</file>